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FA50F6" w14:textId="31918158" w:rsidR="008677B2" w:rsidRDefault="007A343D" w:rsidP="00274767">
      <w:pPr>
        <w:pStyle w:val="CoverTitle"/>
        <w:ind w:left="2070"/>
        <w:sectPr w:rsidR="008677B2" w:rsidSect="001E3A5F">
          <w:headerReference w:type="default" r:id="rId9"/>
          <w:type w:val="continuous"/>
          <w:pgSz w:w="15840" w:h="12240" w:orient="landscape" w:code="1"/>
          <w:pgMar w:top="2330" w:right="1530" w:bottom="1170" w:left="3960" w:header="994" w:footer="720" w:gutter="0"/>
          <w:cols w:space="720"/>
        </w:sectPr>
      </w:pPr>
      <w:bookmarkStart w:id="0" w:name="_GoBack"/>
      <w:bookmarkEnd w:id="0"/>
      <w:r>
        <w:t xml:space="preserve">Cuba </w:t>
      </w:r>
      <w:proofErr w:type="spellStart"/>
      <w:r>
        <w:t>Intercambio</w:t>
      </w:r>
      <w:proofErr w:type="spellEnd"/>
      <w:r>
        <w:t xml:space="preserve">: </w:t>
      </w:r>
      <w:r w:rsidR="00312FB1">
        <w:t>Cultural and Information Exchange for Cuba</w:t>
      </w:r>
    </w:p>
    <w:p w14:paraId="3A00D91D" w14:textId="77777777" w:rsidR="008677B2" w:rsidRPr="00642C27" w:rsidRDefault="008677B2" w:rsidP="00642C27">
      <w:pPr>
        <w:spacing w:after="0" w:line="200" w:lineRule="atLeast"/>
        <w:rPr>
          <w:sz w:val="16"/>
          <w:szCs w:val="16"/>
        </w:rPr>
      </w:pPr>
    </w:p>
    <w:p w14:paraId="4D960F04" w14:textId="77777777" w:rsidR="008677B2" w:rsidRDefault="008677B2" w:rsidP="001A566D">
      <w:pPr>
        <w:spacing w:line="180" w:lineRule="atLeast"/>
      </w:pPr>
    </w:p>
    <w:p w14:paraId="10CAF25C" w14:textId="77777777" w:rsidR="008677B2" w:rsidRDefault="008677B2" w:rsidP="001A566D">
      <w:pPr>
        <w:pStyle w:val="Heading1"/>
        <w:spacing w:line="180" w:lineRule="atLeast"/>
        <w:sectPr w:rsidR="008677B2" w:rsidSect="00F85F42">
          <w:headerReference w:type="default" r:id="rId10"/>
          <w:type w:val="continuous"/>
          <w:pgSz w:w="15840" w:h="12240" w:orient="landscape" w:code="1"/>
          <w:pgMar w:top="2330" w:right="1530" w:bottom="1170" w:left="3960" w:header="994" w:footer="720" w:gutter="0"/>
          <w:cols w:space="720"/>
        </w:sectPr>
      </w:pPr>
    </w:p>
    <w:p w14:paraId="54C06818" w14:textId="77777777" w:rsidR="00000B2D" w:rsidRDefault="00C528B1" w:rsidP="00903CF1">
      <w:pPr>
        <w:framePr w:w="5226" w:h="2435" w:hRule="exact" w:wrap="around" w:vAnchor="page" w:hAnchor="page" w:x="3854" w:y="8548" w:anchorLock="1"/>
        <w:spacing w:after="0" w:line="240" w:lineRule="auto"/>
        <w:rPr>
          <w:snapToGrid w:val="0"/>
          <w:sz w:val="14"/>
        </w:rPr>
      </w:pPr>
      <w:r w:rsidRPr="000E44F0">
        <w:rPr>
          <w:snapToGrid w:val="0"/>
          <w:sz w:val="14"/>
        </w:rPr>
        <w:t>Paste the appropriate copyright</w:t>
      </w:r>
      <w:r w:rsidR="0057033C">
        <w:rPr>
          <w:snapToGrid w:val="0"/>
          <w:sz w:val="14"/>
        </w:rPr>
        <w:t>/license</w:t>
      </w:r>
      <w:r w:rsidRPr="000E44F0">
        <w:rPr>
          <w:snapToGrid w:val="0"/>
          <w:sz w:val="14"/>
        </w:rPr>
        <w:t xml:space="preserve"> statement here.  ACM now supports three different </w:t>
      </w:r>
      <w:r>
        <w:rPr>
          <w:snapToGrid w:val="0"/>
          <w:sz w:val="14"/>
        </w:rPr>
        <w:t>publication options</w:t>
      </w:r>
      <w:r w:rsidRPr="000E44F0">
        <w:rPr>
          <w:snapToGrid w:val="0"/>
          <w:sz w:val="14"/>
        </w:rPr>
        <w:t>:</w:t>
      </w:r>
      <w:r w:rsidR="00000B2D" w:rsidRPr="00000B2D">
        <w:rPr>
          <w:snapToGrid w:val="0"/>
          <w:sz w:val="14"/>
        </w:rPr>
        <w:t xml:space="preserve"> </w:t>
      </w:r>
    </w:p>
    <w:p w14:paraId="74665528" w14:textId="77777777" w:rsidR="00000B2D" w:rsidRPr="000E44F0" w:rsidRDefault="00000B2D" w:rsidP="00903CF1">
      <w:pPr>
        <w:framePr w:w="5226" w:h="2435" w:hRule="exact" w:wrap="around" w:vAnchor="page" w:hAnchor="page" w:x="3854" w:y="8548" w:anchorLock="1"/>
        <w:spacing w:after="0" w:line="240" w:lineRule="auto"/>
        <w:ind w:left="360" w:hanging="180"/>
        <w:rPr>
          <w:snapToGrid w:val="0"/>
          <w:sz w:val="14"/>
        </w:rPr>
      </w:pPr>
      <w:r>
        <w:rPr>
          <w:snapToGrid w:val="0"/>
          <w:sz w:val="14"/>
        </w:rPr>
        <w:t>•</w:t>
      </w:r>
      <w:r>
        <w:rPr>
          <w:snapToGrid w:val="0"/>
          <w:sz w:val="14"/>
        </w:rPr>
        <w:tab/>
      </w:r>
      <w:r w:rsidRPr="000E44F0">
        <w:rPr>
          <w:snapToGrid w:val="0"/>
          <w:sz w:val="14"/>
        </w:rPr>
        <w:t>ACM copyright: ACM holds the copyright on the work.  This is the historical approach.</w:t>
      </w:r>
    </w:p>
    <w:p w14:paraId="14DDC3B7" w14:textId="77777777" w:rsidR="00000B2D" w:rsidRPr="000E44F0" w:rsidRDefault="00000B2D" w:rsidP="00903CF1">
      <w:pPr>
        <w:framePr w:w="5226" w:h="2435" w:hRule="exact" w:wrap="around" w:vAnchor="page" w:hAnchor="page" w:x="3854" w:y="8548" w:anchorLock="1"/>
        <w:spacing w:after="0" w:line="240" w:lineRule="auto"/>
        <w:ind w:left="360" w:hanging="180"/>
        <w:rPr>
          <w:snapToGrid w:val="0"/>
          <w:sz w:val="14"/>
        </w:rPr>
      </w:pPr>
      <w:r w:rsidRPr="000E44F0">
        <w:rPr>
          <w:snapToGrid w:val="0"/>
          <w:sz w:val="14"/>
        </w:rPr>
        <w:t>•</w:t>
      </w:r>
      <w:r w:rsidRPr="000E44F0">
        <w:rPr>
          <w:snapToGrid w:val="0"/>
          <w:sz w:val="14"/>
        </w:rPr>
        <w:tab/>
        <w:t>License: The author(s) retain copyright, but ACM receives an exclusive publication license.</w:t>
      </w:r>
    </w:p>
    <w:p w14:paraId="1AA9F16A" w14:textId="77777777" w:rsidR="00000B2D" w:rsidRPr="000E44F0" w:rsidRDefault="00000B2D" w:rsidP="00903CF1">
      <w:pPr>
        <w:framePr w:w="5226" w:h="2435" w:hRule="exact" w:wrap="around" w:vAnchor="page" w:hAnchor="page" w:x="3854" w:y="8548" w:anchorLock="1"/>
        <w:spacing w:after="0" w:line="240" w:lineRule="auto"/>
        <w:ind w:left="360" w:hanging="180"/>
        <w:rPr>
          <w:snapToGrid w:val="0"/>
          <w:sz w:val="14"/>
        </w:rPr>
      </w:pPr>
      <w:r w:rsidRPr="000E44F0">
        <w:rPr>
          <w:snapToGrid w:val="0"/>
          <w:sz w:val="14"/>
        </w:rPr>
        <w:t>•</w:t>
      </w:r>
      <w:r w:rsidRPr="000E44F0">
        <w:rPr>
          <w:snapToGrid w:val="0"/>
          <w:sz w:val="14"/>
        </w:rPr>
        <w:tab/>
        <w:t>Open Access: The author(s) wish to pay for the work to be open access.  The additional fee must be paid to ACM.</w:t>
      </w:r>
    </w:p>
    <w:p w14:paraId="049F3040" w14:textId="77777777" w:rsidR="00C528B1" w:rsidRDefault="00000B2D" w:rsidP="00903CF1">
      <w:pPr>
        <w:framePr w:w="5226" w:h="2435" w:hRule="exact" w:wrap="around" w:vAnchor="page" w:hAnchor="page" w:x="3854" w:y="8548" w:anchorLock="1"/>
        <w:spacing w:after="0" w:line="240" w:lineRule="auto"/>
        <w:rPr>
          <w:snapToGrid w:val="0"/>
          <w:sz w:val="14"/>
        </w:rPr>
      </w:pPr>
      <w:r w:rsidRPr="000E44F0">
        <w:rPr>
          <w:snapToGrid w:val="0"/>
          <w:sz w:val="14"/>
        </w:rPr>
        <w:t xml:space="preserve">This text field is large enough to hold the appropriate release </w:t>
      </w:r>
      <w:r>
        <w:rPr>
          <w:snapToGrid w:val="0"/>
          <w:sz w:val="14"/>
        </w:rPr>
        <w:t>statement assuming it is single-</w:t>
      </w:r>
      <w:r w:rsidRPr="000E44F0">
        <w:rPr>
          <w:snapToGrid w:val="0"/>
          <w:sz w:val="14"/>
        </w:rPr>
        <w:t>spaced in Verdana 7 point font.</w:t>
      </w:r>
      <w:r>
        <w:rPr>
          <w:snapToGrid w:val="0"/>
          <w:sz w:val="14"/>
        </w:rPr>
        <w:t xml:space="preserve">  Please do not change the size of this text box.</w:t>
      </w:r>
    </w:p>
    <w:p w14:paraId="6A0AB853" w14:textId="5D2BDE87" w:rsidR="00911AC4" w:rsidRPr="004C3524" w:rsidRDefault="004C3524" w:rsidP="00903CF1">
      <w:pPr>
        <w:framePr w:w="5226" w:h="2435" w:hRule="exact" w:wrap="around" w:vAnchor="page" w:hAnchor="page" w:x="3854" w:y="8548" w:anchorLock="1"/>
        <w:spacing w:after="0" w:line="240" w:lineRule="auto"/>
        <w:rPr>
          <w:spacing w:val="-2"/>
          <w:kern w:val="0"/>
          <w:sz w:val="14"/>
          <w:szCs w:val="16"/>
        </w:rPr>
      </w:pPr>
      <w:r w:rsidRPr="004C3524">
        <w:rPr>
          <w:sz w:val="14"/>
          <w:szCs w:val="16"/>
        </w:rPr>
        <w:t xml:space="preserve">Each submission will be assigned a </w:t>
      </w:r>
      <w:r w:rsidR="00911AC4" w:rsidRPr="004C3524">
        <w:rPr>
          <w:sz w:val="14"/>
          <w:szCs w:val="16"/>
        </w:rPr>
        <w:t>unique DOI string to be included here.</w:t>
      </w:r>
    </w:p>
    <w:p w14:paraId="384E4762" w14:textId="77777777" w:rsidR="001A566D" w:rsidRPr="001A566D" w:rsidRDefault="001A566D" w:rsidP="00903CF1">
      <w:pPr>
        <w:framePr w:w="5226" w:h="2435" w:hRule="exact" w:wrap="around" w:vAnchor="page" w:hAnchor="page" w:x="3854" w:y="8548" w:anchorLock="1"/>
        <w:spacing w:after="0" w:line="180" w:lineRule="atLeast"/>
        <w:rPr>
          <w:sz w:val="18"/>
        </w:rPr>
      </w:pPr>
    </w:p>
    <w:p w14:paraId="2E153E6A" w14:textId="77777777" w:rsidR="008677B2" w:rsidRDefault="00F44ABA" w:rsidP="008677B2">
      <w:pPr>
        <w:pStyle w:val="Heading1"/>
      </w:pPr>
      <w:r>
        <w:rPr>
          <w:noProof/>
        </w:rPr>
        <w:lastRenderedPageBreak/>
        <mc:AlternateContent>
          <mc:Choice Requires="wps">
            <w:drawing>
              <wp:anchor distT="0" distB="0" distL="114300" distR="114300" simplePos="0" relativeHeight="251655680" behindDoc="0" locked="0" layoutInCell="1" allowOverlap="1" wp14:anchorId="38A6267F" wp14:editId="2ECBC108">
                <wp:simplePos x="0" y="0"/>
                <wp:positionH relativeFrom="column">
                  <wp:posOffset>-62865</wp:posOffset>
                </wp:positionH>
                <wp:positionV relativeFrom="paragraph">
                  <wp:posOffset>8890</wp:posOffset>
                </wp:positionV>
                <wp:extent cx="1693545" cy="2738755"/>
                <wp:effectExtent l="635" t="0" r="0" b="0"/>
                <wp:wrapSquare wrapText="bothSides"/>
                <wp:docPr id="16"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2738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9F625" w14:textId="3FE5F400" w:rsidR="00463340" w:rsidRDefault="00463340" w:rsidP="008677B2">
                            <w:pPr>
                              <w:pStyle w:val="authorName"/>
                            </w:pPr>
                            <w:r>
                              <w:t>Michaelanne Dye</w:t>
                            </w:r>
                          </w:p>
                          <w:p w14:paraId="3105B193" w14:textId="674FCDAA" w:rsidR="00463340" w:rsidRDefault="00463340" w:rsidP="008677B2">
                            <w:pPr>
                              <w:pStyle w:val="authorAddress"/>
                            </w:pPr>
                            <w:r>
                              <w:t>Georgia Institute of Technology</w:t>
                            </w:r>
                          </w:p>
                          <w:p w14:paraId="2966C993" w14:textId="39F06861" w:rsidR="00463340" w:rsidRDefault="00463340" w:rsidP="008677B2">
                            <w:pPr>
                              <w:pStyle w:val="authorAddress"/>
                            </w:pPr>
                            <w:r>
                              <w:t>85 5</w:t>
                            </w:r>
                            <w:r w:rsidRPr="007A343D">
                              <w:rPr>
                                <w:vertAlign w:val="superscript"/>
                              </w:rPr>
                              <w:t>th</w:t>
                            </w:r>
                            <w:r>
                              <w:t xml:space="preserve"> St.</w:t>
                            </w:r>
                          </w:p>
                          <w:p w14:paraId="24966D6B" w14:textId="16CE54FC" w:rsidR="00463340" w:rsidRDefault="00463340" w:rsidP="008677B2">
                            <w:pPr>
                              <w:pStyle w:val="authorAddress"/>
                            </w:pPr>
                            <w:r>
                              <w:t>Atlanta, GA 30332 USA</w:t>
                            </w:r>
                          </w:p>
                          <w:p w14:paraId="56E12827" w14:textId="049F01D8" w:rsidR="00463340" w:rsidRDefault="00463340" w:rsidP="008677B2">
                            <w:pPr>
                              <w:pStyle w:val="authorAddress"/>
                            </w:pPr>
                            <w:r>
                              <w:t>mdye@gatech.edu</w:t>
                            </w:r>
                          </w:p>
                          <w:p w14:paraId="427A22DB" w14:textId="77777777" w:rsidR="00463340" w:rsidRDefault="00463340" w:rsidP="00CA316B">
                            <w:pPr>
                              <w:pStyle w:val="authorAddress"/>
                              <w:spacing w:line="200" w:lineRule="atLeast"/>
                            </w:pPr>
                          </w:p>
                          <w:p w14:paraId="6297F15A" w14:textId="31E74A45" w:rsidR="00463340" w:rsidRDefault="00463340" w:rsidP="008677B2">
                            <w:pPr>
                              <w:pStyle w:val="authorName"/>
                            </w:pPr>
                            <w:r>
                              <w:t xml:space="preserve">Annie </w:t>
                            </w:r>
                            <w:proofErr w:type="spellStart"/>
                            <w:r>
                              <w:t>Antón</w:t>
                            </w:r>
                            <w:proofErr w:type="spellEnd"/>
                          </w:p>
                          <w:p w14:paraId="6396D0FE" w14:textId="77777777" w:rsidR="00463340" w:rsidRDefault="00463340" w:rsidP="007A343D">
                            <w:pPr>
                              <w:pStyle w:val="authorAddress"/>
                            </w:pPr>
                            <w:r>
                              <w:t>Georgia Institute of Technology</w:t>
                            </w:r>
                          </w:p>
                          <w:p w14:paraId="2BDC8A60" w14:textId="77777777" w:rsidR="00463340" w:rsidRDefault="00463340" w:rsidP="007A343D">
                            <w:pPr>
                              <w:pStyle w:val="authorAddress"/>
                            </w:pPr>
                            <w:r>
                              <w:t>85 5</w:t>
                            </w:r>
                            <w:r w:rsidRPr="007A343D">
                              <w:rPr>
                                <w:vertAlign w:val="superscript"/>
                              </w:rPr>
                              <w:t>th</w:t>
                            </w:r>
                            <w:r>
                              <w:t xml:space="preserve"> St.</w:t>
                            </w:r>
                          </w:p>
                          <w:p w14:paraId="46B54025" w14:textId="77777777" w:rsidR="00463340" w:rsidRDefault="00463340" w:rsidP="007A343D">
                            <w:pPr>
                              <w:pStyle w:val="authorAddress"/>
                            </w:pPr>
                            <w:r>
                              <w:t>Atlanta, GA 30332 USA</w:t>
                            </w:r>
                          </w:p>
                          <w:p w14:paraId="09A86D8A" w14:textId="0B0B138B" w:rsidR="00463340" w:rsidRDefault="00463340" w:rsidP="00CA316B">
                            <w:pPr>
                              <w:pStyle w:val="authorAddress"/>
                            </w:pPr>
                            <w:r>
                              <w:t>aianton@cc.gatech.edu</w:t>
                            </w:r>
                          </w:p>
                          <w:p w14:paraId="1D7EF12C" w14:textId="77777777" w:rsidR="00463340" w:rsidRDefault="00463340" w:rsidP="00CA316B">
                            <w:pPr>
                              <w:pStyle w:val="authorAddress"/>
                              <w:spacing w:line="200" w:lineRule="atLeast"/>
                            </w:pPr>
                          </w:p>
                          <w:p w14:paraId="3BAD58F5" w14:textId="77777777" w:rsidR="00463340" w:rsidRDefault="00463340" w:rsidP="00CA316B">
                            <w:pPr>
                              <w:pStyle w:val="authorAddress"/>
                              <w:spacing w:line="200" w:lineRule="atLeast"/>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5" o:spid="_x0000_s1026" type="#_x0000_t202" style="position:absolute;margin-left:-4.9pt;margin-top:.7pt;width:133.35pt;height:215.6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" filled="f" stroked="f">
                <v:textbox inset="0,0,0,0">
                  <w:txbxContent>
                    <w:p w14:paraId="3F09F625" w14:textId="3FE5F400" w:rsidR="00CB34A7" w:rsidRDefault="00CB34A7" w:rsidP="008677B2">
                      <w:pPr>
                        <w:pStyle w:val="authorName"/>
                      </w:pPr>
                      <w:r>
                        <w:t>Michaelanne Dye</w:t>
                      </w:r>
                    </w:p>
                    <w:p w14:paraId="3105B193" w14:textId="674FCDAA" w:rsidR="00CB34A7" w:rsidRDefault="00CB34A7" w:rsidP="008677B2">
                      <w:pPr>
                        <w:pStyle w:val="authorAddress"/>
                      </w:pPr>
                      <w:r>
                        <w:t>Georgia Institute of Technology</w:t>
                      </w:r>
                    </w:p>
                    <w:p w14:paraId="2966C993" w14:textId="39F06861" w:rsidR="00CB34A7" w:rsidRDefault="00CB34A7" w:rsidP="008677B2">
                      <w:pPr>
                        <w:pStyle w:val="authorAddress"/>
                      </w:pPr>
                      <w:r>
                        <w:t>85 5</w:t>
                      </w:r>
                      <w:r w:rsidRPr="007A343D">
                        <w:rPr>
                          <w:vertAlign w:val="superscript"/>
                        </w:rPr>
                        <w:t>th</w:t>
                      </w:r>
                      <w:r>
                        <w:t xml:space="preserve"> St.</w:t>
                      </w:r>
                    </w:p>
                    <w:p w14:paraId="24966D6B" w14:textId="16CE54FC" w:rsidR="00CB34A7" w:rsidRDefault="00CB34A7" w:rsidP="008677B2">
                      <w:pPr>
                        <w:pStyle w:val="authorAddress"/>
                      </w:pPr>
                      <w:r>
                        <w:t>Atlanta, GA 30332 USA</w:t>
                      </w:r>
                    </w:p>
                    <w:p w14:paraId="56E12827" w14:textId="049F01D8" w:rsidR="00CB34A7" w:rsidRDefault="00CB34A7" w:rsidP="008677B2">
                      <w:pPr>
                        <w:pStyle w:val="authorAddress"/>
                      </w:pPr>
                      <w:r>
                        <w:t>mdye@gatech.edu</w:t>
                      </w:r>
                    </w:p>
                    <w:p w14:paraId="427A22DB" w14:textId="77777777" w:rsidR="00CB34A7" w:rsidRDefault="00CB34A7" w:rsidP="00CA316B">
                      <w:pPr>
                        <w:pStyle w:val="authorAddress"/>
                        <w:spacing w:line="200" w:lineRule="atLeast"/>
                      </w:pPr>
                    </w:p>
                    <w:p w14:paraId="6297F15A" w14:textId="31E74A45" w:rsidR="00CB34A7" w:rsidRDefault="00CB34A7" w:rsidP="008677B2">
                      <w:pPr>
                        <w:pStyle w:val="authorName"/>
                      </w:pPr>
                      <w:r>
                        <w:t xml:space="preserve">Annie </w:t>
                      </w:r>
                      <w:proofErr w:type="spellStart"/>
                      <w:r>
                        <w:t>Antón</w:t>
                      </w:r>
                      <w:proofErr w:type="spellEnd"/>
                    </w:p>
                    <w:p w14:paraId="6396D0FE" w14:textId="77777777" w:rsidR="00CB34A7" w:rsidRDefault="00CB34A7" w:rsidP="007A343D">
                      <w:pPr>
                        <w:pStyle w:val="authorAddress"/>
                      </w:pPr>
                      <w:r>
                        <w:t>Georgia Institute of Technology</w:t>
                      </w:r>
                    </w:p>
                    <w:p w14:paraId="2BDC8A60" w14:textId="77777777" w:rsidR="00CB34A7" w:rsidRDefault="00CB34A7" w:rsidP="007A343D">
                      <w:pPr>
                        <w:pStyle w:val="authorAddress"/>
                      </w:pPr>
                      <w:r>
                        <w:t>85 5</w:t>
                      </w:r>
                      <w:r w:rsidRPr="007A343D">
                        <w:rPr>
                          <w:vertAlign w:val="superscript"/>
                        </w:rPr>
                        <w:t>th</w:t>
                      </w:r>
                      <w:r>
                        <w:t xml:space="preserve"> St.</w:t>
                      </w:r>
                    </w:p>
                    <w:p w14:paraId="46B54025" w14:textId="77777777" w:rsidR="00CB34A7" w:rsidRDefault="00CB34A7" w:rsidP="007A343D">
                      <w:pPr>
                        <w:pStyle w:val="authorAddress"/>
                      </w:pPr>
                      <w:r>
                        <w:t>Atlanta, GA 30332 USA</w:t>
                      </w:r>
                    </w:p>
                    <w:p w14:paraId="09A86D8A" w14:textId="0B0B138B" w:rsidR="00CB34A7" w:rsidRDefault="00CB34A7" w:rsidP="00CA316B">
                      <w:pPr>
                        <w:pStyle w:val="authorAddress"/>
                      </w:pPr>
                      <w:r>
                        <w:t>aianton@cc.gatech.edu</w:t>
                      </w:r>
                    </w:p>
                    <w:p w14:paraId="1D7EF12C" w14:textId="77777777" w:rsidR="00CB34A7" w:rsidRDefault="00CB34A7" w:rsidP="00CA316B">
                      <w:pPr>
                        <w:pStyle w:val="authorAddress"/>
                        <w:spacing w:line="200" w:lineRule="atLeast"/>
                      </w:pPr>
                    </w:p>
                    <w:p w14:paraId="3BAD58F5" w14:textId="77777777" w:rsidR="00CB34A7" w:rsidRDefault="00CB34A7" w:rsidP="00CA316B">
                      <w:pPr>
                        <w:pStyle w:val="authorAddress"/>
                        <w:spacing w:line="200" w:lineRule="atLeast"/>
                      </w:pPr>
                    </w:p>
                  </w:txbxContent>
                </v:textbox>
                <w10:wrap type="square"/>
              </v:shape>
            </w:pict>
          </mc:Fallback>
        </mc:AlternateContent>
      </w:r>
      <w:r>
        <w:rPr>
          <w:noProof/>
        </w:rPr>
        <mc:AlternateContent>
          <mc:Choice Requires="wps">
            <w:drawing>
              <wp:anchor distT="0" distB="0" distL="114300" distR="114300" simplePos="0" relativeHeight="251656704" behindDoc="0" locked="0" layoutInCell="1" allowOverlap="1" wp14:anchorId="3163C7D6" wp14:editId="6592D51C">
                <wp:simplePos x="0" y="0"/>
                <wp:positionH relativeFrom="column">
                  <wp:posOffset>1537335</wp:posOffset>
                </wp:positionH>
                <wp:positionV relativeFrom="paragraph">
                  <wp:posOffset>8890</wp:posOffset>
                </wp:positionV>
                <wp:extent cx="1693545" cy="2738755"/>
                <wp:effectExtent l="635" t="0" r="0" b="0"/>
                <wp:wrapSquare wrapText="bothSides"/>
                <wp:docPr id="1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3545" cy="27387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F86F8A" w14:textId="77777777" w:rsidR="00463340" w:rsidRDefault="00463340" w:rsidP="00F8701E">
                            <w:pPr>
                              <w:pStyle w:val="authorName"/>
                            </w:pPr>
                            <w:r>
                              <w:t>Amy S. Bruckman</w:t>
                            </w:r>
                          </w:p>
                          <w:p w14:paraId="1ADBA6F9" w14:textId="77777777" w:rsidR="00463340" w:rsidRDefault="00463340" w:rsidP="00F8701E">
                            <w:pPr>
                              <w:pStyle w:val="authorAddress"/>
                            </w:pPr>
                            <w:r>
                              <w:t>Georgia Institute of Technology</w:t>
                            </w:r>
                          </w:p>
                          <w:p w14:paraId="77A16DE1" w14:textId="77777777" w:rsidR="00463340" w:rsidRDefault="00463340" w:rsidP="00F8701E">
                            <w:pPr>
                              <w:pStyle w:val="authorAddress"/>
                            </w:pPr>
                            <w:r>
                              <w:t>85 5</w:t>
                            </w:r>
                            <w:r w:rsidRPr="007A343D">
                              <w:rPr>
                                <w:vertAlign w:val="superscript"/>
                              </w:rPr>
                              <w:t>th</w:t>
                            </w:r>
                            <w:r>
                              <w:t xml:space="preserve"> St.</w:t>
                            </w:r>
                          </w:p>
                          <w:p w14:paraId="07013F43" w14:textId="77777777" w:rsidR="00463340" w:rsidRDefault="00463340" w:rsidP="00F8701E">
                            <w:pPr>
                              <w:pStyle w:val="authorAddress"/>
                            </w:pPr>
                            <w:r>
                              <w:t>Atlanta, GA 30332 USA</w:t>
                            </w:r>
                          </w:p>
                          <w:p w14:paraId="55E49DD1" w14:textId="77777777" w:rsidR="00463340" w:rsidRDefault="00463340" w:rsidP="00F8701E">
                            <w:pPr>
                              <w:pStyle w:val="authorAddress"/>
                            </w:pPr>
                            <w:r>
                              <w:t>asb@cc.gatech.edu</w:t>
                            </w:r>
                          </w:p>
                          <w:p w14:paraId="1EC73358" w14:textId="77777777" w:rsidR="00463340" w:rsidRDefault="00463340" w:rsidP="008677B2">
                            <w:pPr>
                              <w:pStyle w:val="authorAddress"/>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6" o:spid="_x0000_s1027" type="#_x0000_t202" style="position:absolute;margin-left:121.05pt;margin-top:.7pt;width:133.35pt;height:215.6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" filled="f" stroked="f">
                <v:textbox inset="0,0,0,0">
                  <w:txbxContent>
                    <w:p w14:paraId="09F86F8A" w14:textId="77777777" w:rsidR="00CB34A7" w:rsidRDefault="00CB34A7" w:rsidP="00F8701E">
                      <w:pPr>
                        <w:pStyle w:val="authorName"/>
                      </w:pPr>
                      <w:r>
                        <w:t xml:space="preserve">Amy S. </w:t>
                      </w:r>
                      <w:proofErr w:type="spellStart"/>
                      <w:r>
                        <w:t>Bruckman</w:t>
                      </w:r>
                      <w:proofErr w:type="spellEnd"/>
                    </w:p>
                    <w:p w14:paraId="1ADBA6F9" w14:textId="77777777" w:rsidR="00CB34A7" w:rsidRDefault="00CB34A7" w:rsidP="00F8701E">
                      <w:pPr>
                        <w:pStyle w:val="authorAddress"/>
                      </w:pPr>
                      <w:r>
                        <w:t>Georgia Institute of Technology</w:t>
                      </w:r>
                    </w:p>
                    <w:p w14:paraId="77A16DE1" w14:textId="77777777" w:rsidR="00CB34A7" w:rsidRDefault="00CB34A7" w:rsidP="00F8701E">
                      <w:pPr>
                        <w:pStyle w:val="authorAddress"/>
                      </w:pPr>
                      <w:r>
                        <w:t>85 5</w:t>
                      </w:r>
                      <w:r w:rsidRPr="007A343D">
                        <w:rPr>
                          <w:vertAlign w:val="superscript"/>
                        </w:rPr>
                        <w:t>th</w:t>
                      </w:r>
                      <w:r>
                        <w:t xml:space="preserve"> St.</w:t>
                      </w:r>
                    </w:p>
                    <w:p w14:paraId="07013F43" w14:textId="77777777" w:rsidR="00CB34A7" w:rsidRDefault="00CB34A7" w:rsidP="00F8701E">
                      <w:pPr>
                        <w:pStyle w:val="authorAddress"/>
                      </w:pPr>
                      <w:r>
                        <w:t>Atlanta, GA 30332 USA</w:t>
                      </w:r>
                    </w:p>
                    <w:p w14:paraId="55E49DD1" w14:textId="77777777" w:rsidR="00CB34A7" w:rsidRDefault="00CB34A7" w:rsidP="00F8701E">
                      <w:pPr>
                        <w:pStyle w:val="authorAddress"/>
                      </w:pPr>
                      <w:r>
                        <w:t>asb@cc.gatech.edu</w:t>
                      </w:r>
                    </w:p>
                    <w:p w14:paraId="1EC73358" w14:textId="77777777" w:rsidR="00CB34A7" w:rsidRDefault="00CB34A7" w:rsidP="008677B2">
                      <w:pPr>
                        <w:pStyle w:val="authorAddress"/>
                      </w:pPr>
                    </w:p>
                  </w:txbxContent>
                </v:textbox>
                <w10:wrap type="square"/>
              </v:shape>
            </w:pict>
          </mc:Fallback>
        </mc:AlternateContent>
      </w:r>
      <w:r w:rsidR="008677B2">
        <w:t>Abstract</w:t>
      </w:r>
    </w:p>
    <w:p w14:paraId="00082AC0" w14:textId="54D1862C" w:rsidR="008677B2" w:rsidRPr="008823B5" w:rsidRDefault="00080AA8" w:rsidP="00343323">
      <w:r>
        <w:rPr>
          <w:color w:val="000000"/>
        </w:rPr>
        <w:t>I</w:t>
      </w:r>
      <w:r w:rsidRPr="00844BB1">
        <w:rPr>
          <w:color w:val="000000"/>
        </w:rPr>
        <w:t xml:space="preserve">n </w:t>
      </w:r>
      <w:r w:rsidR="00CE4718">
        <w:rPr>
          <w:color w:val="000000"/>
        </w:rPr>
        <w:t xml:space="preserve">Cuba, </w:t>
      </w:r>
      <w:r w:rsidRPr="00844BB1">
        <w:rPr>
          <w:color w:val="000000"/>
        </w:rPr>
        <w:t xml:space="preserve">information </w:t>
      </w:r>
      <w:r w:rsidR="00CE4718">
        <w:rPr>
          <w:color w:val="000000"/>
        </w:rPr>
        <w:t>has been</w:t>
      </w:r>
      <w:r w:rsidRPr="00844BB1">
        <w:rPr>
          <w:color w:val="000000"/>
        </w:rPr>
        <w:t xml:space="preserve"> tightly co</w:t>
      </w:r>
      <w:r w:rsidR="00CE4718">
        <w:rPr>
          <w:color w:val="000000"/>
        </w:rPr>
        <w:t>ntrolled for more than 50 years and</w:t>
      </w:r>
      <w:r w:rsidRPr="00844BB1">
        <w:rPr>
          <w:color w:val="000000"/>
        </w:rPr>
        <w:t xml:space="preserve"> people are eager to ac</w:t>
      </w:r>
      <w:r w:rsidR="006A4F80">
        <w:rPr>
          <w:color w:val="000000"/>
        </w:rPr>
        <w:t>cess content long out of reach. Based on</w:t>
      </w:r>
      <w:r>
        <w:t xml:space="preserve"> </w:t>
      </w:r>
      <w:r w:rsidR="006A4F80">
        <w:t xml:space="preserve">research findings from </w:t>
      </w:r>
      <w:r>
        <w:t xml:space="preserve">early 2015, this </w:t>
      </w:r>
      <w:r w:rsidR="0037009E" w:rsidRPr="0037009E">
        <w:rPr>
          <w:color w:val="000000"/>
          <w:kern w:val="0"/>
          <w:szCs w:val="17"/>
          <w:shd w:val="clear" w:color="auto" w:fill="FFFFFF"/>
        </w:rPr>
        <w:t xml:space="preserve">study explores </w:t>
      </w:r>
      <w:proofErr w:type="spellStart"/>
      <w:r w:rsidR="0037009E" w:rsidRPr="0037009E">
        <w:rPr>
          <w:color w:val="000000"/>
          <w:kern w:val="0"/>
          <w:szCs w:val="17"/>
          <w:shd w:val="clear" w:color="auto" w:fill="FFFFFF"/>
        </w:rPr>
        <w:t>crowdsourced</w:t>
      </w:r>
      <w:proofErr w:type="spellEnd"/>
      <w:r w:rsidR="0037009E" w:rsidRPr="0037009E">
        <w:rPr>
          <w:color w:val="000000"/>
          <w:kern w:val="0"/>
          <w:szCs w:val="17"/>
          <w:shd w:val="clear" w:color="auto" w:fill="FFFFFF"/>
        </w:rPr>
        <w:t xml:space="preserve"> information retrieval and cultural exchange for people living in regions with low Internet access, specifically Cuba. We </w:t>
      </w:r>
      <w:r w:rsidR="0037009E" w:rsidRPr="0037009E">
        <w:rPr>
          <w:szCs w:val="17"/>
        </w:rPr>
        <w:t>discuss</w:t>
      </w:r>
      <w:r>
        <w:t xml:space="preserve"> the </w:t>
      </w:r>
      <w:r w:rsidR="006A4F80">
        <w:t>deployment of</w:t>
      </w:r>
      <w:r>
        <w:t xml:space="preserve"> Cuba </w:t>
      </w:r>
      <w:proofErr w:type="spellStart"/>
      <w:r>
        <w:t>Intercambio</w:t>
      </w:r>
      <w:proofErr w:type="spellEnd"/>
      <w:r w:rsidR="006A4F80">
        <w:t xml:space="preserve">, an interactive, </w:t>
      </w:r>
      <w:proofErr w:type="spellStart"/>
      <w:r w:rsidR="006A4F80">
        <w:t>crowdsourced</w:t>
      </w:r>
      <w:proofErr w:type="spellEnd"/>
      <w:r w:rsidR="006A4F80">
        <w:t xml:space="preserve"> system designed to meet Cuban’s information needs during</w:t>
      </w:r>
      <w:r w:rsidR="00D12D6E">
        <w:t xml:space="preserve"> this time of potential change as well as serve as a type of cultural exchange between Cubans and those living outside of Cuba. </w:t>
      </w:r>
    </w:p>
    <w:p w14:paraId="545CAABE" w14:textId="001AE0D5" w:rsidR="008677B2" w:rsidRDefault="000A7D63">
      <w:pPr>
        <w:pStyle w:val="Heading1"/>
      </w:pPr>
      <w:r>
        <w:t xml:space="preserve">Author </w:t>
      </w:r>
      <w:r w:rsidR="007554D5">
        <w:t>K</w:t>
      </w:r>
      <w:r w:rsidR="008677B2">
        <w:t>eywords</w:t>
      </w:r>
    </w:p>
    <w:p w14:paraId="020F0E33" w14:textId="18A907BB" w:rsidR="008677B2" w:rsidRPr="008823B5" w:rsidRDefault="009500EF">
      <w:r>
        <w:t xml:space="preserve">ICTD; social media; Facebook; Cuba; social computing </w:t>
      </w:r>
    </w:p>
    <w:p w14:paraId="16A06D1B" w14:textId="77777777" w:rsidR="008677B2" w:rsidRDefault="008677B2" w:rsidP="008677B2">
      <w:pPr>
        <w:pStyle w:val="Heading1"/>
      </w:pPr>
      <w:r>
        <w:t>ACM Classification Keywords</w:t>
      </w:r>
    </w:p>
    <w:p w14:paraId="7492D3B4" w14:textId="279A3FD7" w:rsidR="00CA06D3" w:rsidRPr="00CA06D3" w:rsidRDefault="00CA06D3" w:rsidP="00CA06D3">
      <w:pPr>
        <w:rPr>
          <w:rFonts w:ascii="Times" w:hAnsi="Times"/>
          <w:kern w:val="0"/>
          <w:sz w:val="20"/>
        </w:rPr>
      </w:pPr>
      <w:bookmarkStart w:id="1" w:name="H.5.3"/>
      <w:r w:rsidRPr="00CA06D3">
        <w:rPr>
          <w:rFonts w:ascii="Lucida Grande" w:hAnsi="Lucida Grande" w:cs="Lucida Grande"/>
          <w:color w:val="436976"/>
          <w:kern w:val="0"/>
          <w:sz w:val="18"/>
          <w:szCs w:val="18"/>
          <w:shd w:val="clear" w:color="auto" w:fill="FFFFFF"/>
        </w:rPr>
        <w:t>H.5.3</w:t>
      </w:r>
      <w:bookmarkEnd w:id="1"/>
      <w:r w:rsidRPr="00CA06D3">
        <w:rPr>
          <w:rFonts w:ascii="Lucida Grande" w:hAnsi="Lucida Grande" w:cs="Lucida Grande"/>
          <w:color w:val="000000"/>
          <w:kern w:val="0"/>
          <w:sz w:val="18"/>
          <w:szCs w:val="18"/>
          <w:shd w:val="clear" w:color="auto" w:fill="FFFFFF"/>
        </w:rPr>
        <w:t> Group and Organization Interfaces</w:t>
      </w:r>
      <w:r>
        <w:rPr>
          <w:rFonts w:ascii="Lucida Grande" w:hAnsi="Lucida Grande" w:cs="Lucida Grande"/>
          <w:color w:val="000000"/>
          <w:kern w:val="0"/>
          <w:sz w:val="18"/>
          <w:szCs w:val="18"/>
          <w:shd w:val="clear" w:color="auto" w:fill="FFFFFF"/>
        </w:rPr>
        <w:t>: Web-based interaction</w:t>
      </w:r>
    </w:p>
    <w:p w14:paraId="7773C8F9" w14:textId="55CD5FA0" w:rsidR="008677B2" w:rsidRPr="00642C27" w:rsidRDefault="007554D5">
      <w:pPr>
        <w:pStyle w:val="Heading1"/>
        <w:rPr>
          <w:color w:val="000000"/>
        </w:rPr>
      </w:pPr>
      <w:r>
        <w:rPr>
          <w:color w:val="000000"/>
        </w:rPr>
        <w:t>Introduction</w:t>
      </w:r>
    </w:p>
    <w:p w14:paraId="07E2550B" w14:textId="683FF701" w:rsidR="008475ED" w:rsidRDefault="006A4F80" w:rsidP="008677B2">
      <w:pPr>
        <w:rPr>
          <w:color w:val="000000"/>
        </w:rPr>
      </w:pPr>
      <w:r>
        <w:rPr>
          <w:color w:val="000000"/>
        </w:rPr>
        <w:t>I</w:t>
      </w:r>
      <w:r w:rsidRPr="00844BB1">
        <w:rPr>
          <w:color w:val="000000"/>
        </w:rPr>
        <w:t xml:space="preserve">n a country where information </w:t>
      </w:r>
      <w:r>
        <w:rPr>
          <w:color w:val="000000"/>
        </w:rPr>
        <w:t>was</w:t>
      </w:r>
      <w:r w:rsidRPr="00844BB1">
        <w:rPr>
          <w:color w:val="000000"/>
        </w:rPr>
        <w:t xml:space="preserve"> tightly controlled for </w:t>
      </w:r>
      <w:r w:rsidR="008475ED">
        <w:rPr>
          <w:color w:val="000000"/>
        </w:rPr>
        <w:t>over</w:t>
      </w:r>
      <w:r w:rsidRPr="00844BB1">
        <w:rPr>
          <w:color w:val="000000"/>
        </w:rPr>
        <w:t xml:space="preserve"> 50 years, people are eager to access content long out of reach. </w:t>
      </w:r>
      <w:r>
        <w:rPr>
          <w:color w:val="000000"/>
        </w:rPr>
        <w:t>In</w:t>
      </w:r>
      <w:r w:rsidRPr="00844BB1">
        <w:rPr>
          <w:color w:val="000000"/>
        </w:rPr>
        <w:t xml:space="preserve"> December 2014, the United States and Cuba </w:t>
      </w:r>
      <w:r>
        <w:rPr>
          <w:color w:val="000000"/>
        </w:rPr>
        <w:t>announced</w:t>
      </w:r>
      <w:r w:rsidRPr="00844BB1">
        <w:rPr>
          <w:color w:val="000000"/>
        </w:rPr>
        <w:t xml:space="preserve"> that they</w:t>
      </w:r>
      <w:r>
        <w:rPr>
          <w:color w:val="000000"/>
        </w:rPr>
        <w:t xml:space="preserve"> intend to normalize relations</w:t>
      </w:r>
      <w:r w:rsidR="00312FB1">
        <w:rPr>
          <w:color w:val="000000"/>
        </w:rPr>
        <w:t xml:space="preserve"> </w:t>
      </w:r>
      <w:r w:rsidR="00312FB1">
        <w:rPr>
          <w:color w:val="000000"/>
        </w:rPr>
        <w:fldChar w:fldCharType="begin" w:fldLock="1"/>
      </w:r>
      <w:r w:rsidR="002A4F14">
        <w:rPr>
          <w:color w:val="000000"/>
        </w:rPr>
        <w:instrText>ADDIN CSL_CITATION { "citationItems" : [ { "id" : "ITEM-1", "itemData" : { "URL" : "https://www.whitehouse.gov/the-press-office/2014/12/17/fact-sheet-charting-new-course-cuba", "accessed" : { "date-parts" : [ [ "2015", "5", "12" ] ] }, "author" : [ { "dropping-particle" : "", "family" : "The White House", "given" : "", "non-dropping-particle" : "", "parse-names" : false, "suffix" : "" } ], "container-title" : "The White House", "id" : "ITEM-1", "issued" : { "date-parts" : [ [ "2014" ] ] }, "title" : "FACT SHEET: Charting a New Course on Cuba", "type" : "webpage" }, "uris" : [ "http://www.mendeley.com/documents/?uuid=dc6f7cfb-ae8e-4d3a-a59f-6f455c75429e" ] }, { "id" : "ITEM-2", "itemData" : { "author" : [ { "dropping-particle" : "", "family" : "Baker", "given" : "Peter", "non-dropping-particle" : "", "parse-names" : false, "suffix" : "" } ], "container-title" : "New York Times", "id" : "ITEM-2", "issued" : { "date-parts" : [ [ "2014", "12", "17" ] ] }, "publisher-place" : "Washington", "title" : "U.S. to Restore Full Relations With Cuba, Erasing a Last Trace of Cold War Hostility", "type" : "article-newspaper" }, "uris" : [ "http://www.mendeley.com/documents/?uuid=edb9d587-5e36-4d17-bd18-3d2bae7f9122" ] } ], "mendeley" : { "formattedCitation" : "[1,10]", "plainTextFormattedCitation" : "[1,10]", "previouslyFormattedCitation" : "[1,10]" }, "properties" : { "noteIndex" : 0 }, "schema" : "https://github.com/citation-style-language/schema/raw/master/csl-citation.json" }</w:instrText>
      </w:r>
      <w:r w:rsidR="00312FB1">
        <w:rPr>
          <w:color w:val="000000"/>
        </w:rPr>
        <w:fldChar w:fldCharType="separate"/>
      </w:r>
      <w:r w:rsidR="00EC71D1" w:rsidRPr="00EC71D1">
        <w:rPr>
          <w:noProof/>
          <w:color w:val="000000"/>
        </w:rPr>
        <w:t>[1,10]</w:t>
      </w:r>
      <w:r w:rsidR="00312FB1">
        <w:rPr>
          <w:color w:val="000000"/>
        </w:rPr>
        <w:fldChar w:fldCharType="end"/>
      </w:r>
      <w:r w:rsidRPr="00844BB1">
        <w:rPr>
          <w:color w:val="000000"/>
        </w:rPr>
        <w:t xml:space="preserve">. </w:t>
      </w:r>
      <w:r>
        <w:rPr>
          <w:color w:val="000000"/>
        </w:rPr>
        <w:t>One</w:t>
      </w:r>
      <w:r w:rsidRPr="00844BB1">
        <w:rPr>
          <w:color w:val="000000"/>
        </w:rPr>
        <w:t xml:space="preserve"> potential consequence </w:t>
      </w:r>
      <w:r>
        <w:rPr>
          <w:color w:val="000000"/>
        </w:rPr>
        <w:t>may be</w:t>
      </w:r>
      <w:r w:rsidRPr="00844BB1">
        <w:rPr>
          <w:color w:val="000000"/>
        </w:rPr>
        <w:t xml:space="preserve"> greatly increase</w:t>
      </w:r>
      <w:r>
        <w:rPr>
          <w:color w:val="000000"/>
        </w:rPr>
        <w:t>d</w:t>
      </w:r>
      <w:r w:rsidRPr="00844BB1">
        <w:rPr>
          <w:color w:val="000000"/>
        </w:rPr>
        <w:t xml:space="preserve"> access to the Internet for Cuban citizens. </w:t>
      </w:r>
      <w:r>
        <w:rPr>
          <w:color w:val="000000"/>
        </w:rPr>
        <w:t>However, to date, Cubans</w:t>
      </w:r>
      <w:r w:rsidR="00AB6782">
        <w:rPr>
          <w:color w:val="000000"/>
        </w:rPr>
        <w:t xml:space="preserve">’ Internet use is still </w:t>
      </w:r>
      <w:r w:rsidR="00AB6782">
        <w:rPr>
          <w:color w:val="000000"/>
        </w:rPr>
        <w:lastRenderedPageBreak/>
        <w:t>greatly restricted by access limitations and slow network speed</w:t>
      </w:r>
      <w:r w:rsidR="00312FB1">
        <w:rPr>
          <w:color w:val="000000"/>
        </w:rPr>
        <w:t xml:space="preserve">s </w:t>
      </w:r>
      <w:r w:rsidR="00312FB1">
        <w:rPr>
          <w:color w:val="000000"/>
        </w:rPr>
        <w:fldChar w:fldCharType="begin" w:fldLock="1"/>
      </w:r>
      <w:r w:rsidR="00312FB1">
        <w:rPr>
          <w:color w:val="000000"/>
        </w:rPr>
        <w:instrText>ADDIN CSL_CITATION { "citationItems" : [ { "id" : "ITEM-1", "itemData" : { "DOI" : "http://dx.doi.org/10.1145/2818048.2819947", "ISBN" : "9781450335928", "abstract" : "Although the Cuban government has tightly controlled information access for more than half a century, a small number of Cubans have access at work. In this paper, we examine Internet and social media use by early adopters in Cuba in early 2015, as we enter a time of potential change. Specifically, we explore Cubans\u2019 access limitations and the activities they do online, as well as what Internet access means to them. We conducted interviews with 12 Cuban Internet users and observed their social media use. Our findings suggest that access limitations and slow network speeds greatly restrict Cubans\u2019 Internet use. To counter these limitations, Cubans are collaborative, often conducting online research and posting photos for friends with less access. Based on these findings, we propose future work to help meet Cuban citizens\u2019 information needs.", "author" : [ { "dropping-particle" : "", "family" : "Dye", "given" : "Michaelanne", "non-dropping-particle" : "", "parse-names" : false, "suffix" : "" }, { "dropping-particle" : "", "family" : "Ant\u00f3n", "given" : "Annie", "non-dropping-particle" : "", "parse-names" : false, "suffix" : "" }, { "dropping-particle" : "", "family" : "Bruckman", "given" : "Amy S", "non-dropping-particle" : "", "parse-names" : false, "suffix" : "" } ], "container-title" : "Proceedings of the SIGCHI Conference on Computer Supported Collaborative Work and Social Computing (CSCW '16)", "id" : "ITEM-1", "issued" : { "date-parts" : [ [ "2016" ] ] }, "title" : "Early Adopters of the Internet and Social Media in Cuba", "type" : "article-journal" }, "uris" : [ "http://www.mendeley.com/documents/?uuid=7b430621-ab17-401a-8296-fd6d211a195e" ] } ], "mendeley" : { "formattedCitation" : "[4]", "plainTextFormattedCitation" : "[4]", "previouslyFormattedCitation" : "[4]" }, "properties" : { "noteIndex" : 0 }, "schema" : "https://github.com/citation-style-language/schema/raw/master/csl-citation.json" }</w:instrText>
      </w:r>
      <w:r w:rsidR="00312FB1">
        <w:rPr>
          <w:color w:val="000000"/>
        </w:rPr>
        <w:fldChar w:fldCharType="separate"/>
      </w:r>
      <w:r w:rsidR="00312FB1" w:rsidRPr="00312FB1">
        <w:rPr>
          <w:noProof/>
          <w:color w:val="000000"/>
        </w:rPr>
        <w:t>[4]</w:t>
      </w:r>
      <w:r w:rsidR="00312FB1">
        <w:rPr>
          <w:color w:val="000000"/>
        </w:rPr>
        <w:fldChar w:fldCharType="end"/>
      </w:r>
      <w:r w:rsidR="00312FB1">
        <w:rPr>
          <w:color w:val="000000"/>
        </w:rPr>
        <w:t>.</w:t>
      </w:r>
      <w:r w:rsidR="00AB6782">
        <w:rPr>
          <w:color w:val="000000"/>
        </w:rPr>
        <w:t xml:space="preserve"> </w:t>
      </w:r>
    </w:p>
    <w:p w14:paraId="343662B5" w14:textId="46DAB4D8" w:rsidR="00AB6782" w:rsidRPr="00934F3E" w:rsidRDefault="00AB6782" w:rsidP="008677B2">
      <w:pPr>
        <w:rPr>
          <w:color w:val="000000"/>
        </w:rPr>
      </w:pPr>
      <w:r>
        <w:rPr>
          <w:color w:val="000000"/>
        </w:rPr>
        <w:t>Considering the potential for change</w:t>
      </w:r>
      <w:r w:rsidR="0069470E">
        <w:rPr>
          <w:color w:val="000000"/>
        </w:rPr>
        <w:t xml:space="preserve"> and</w:t>
      </w:r>
      <w:r>
        <w:rPr>
          <w:color w:val="000000"/>
        </w:rPr>
        <w:t xml:space="preserve"> the unique space that Cuba represents, </w:t>
      </w:r>
      <w:r w:rsidR="00B141A5">
        <w:rPr>
          <w:color w:val="000000"/>
        </w:rPr>
        <w:t>we are deploying a prototype</w:t>
      </w:r>
      <w:r w:rsidR="00A04A6C">
        <w:rPr>
          <w:color w:val="000000"/>
        </w:rPr>
        <w:t xml:space="preserve"> (Cuba </w:t>
      </w:r>
      <w:proofErr w:type="spellStart"/>
      <w:r w:rsidR="00A04A6C">
        <w:rPr>
          <w:color w:val="000000"/>
        </w:rPr>
        <w:t>Intercambio</w:t>
      </w:r>
      <w:proofErr w:type="spellEnd"/>
      <w:r w:rsidR="00A04A6C">
        <w:rPr>
          <w:color w:val="000000"/>
        </w:rPr>
        <w:t>)</w:t>
      </w:r>
      <w:r w:rsidR="00B141A5">
        <w:rPr>
          <w:color w:val="000000"/>
        </w:rPr>
        <w:t xml:space="preserve"> that seeks to serve the information needs of Cubans at this time. Through this work, we are also interested in </w:t>
      </w:r>
      <w:r w:rsidR="00CB34A7">
        <w:rPr>
          <w:color w:val="000000"/>
        </w:rPr>
        <w:t xml:space="preserve">increasing the dialogue between Cubans and those living outside of Cuba. What follows is a brief overview of findings from research conducted in early 2015, which lays the foundation for Cuba </w:t>
      </w:r>
      <w:proofErr w:type="spellStart"/>
      <w:r w:rsidR="00CB34A7">
        <w:rPr>
          <w:color w:val="000000"/>
        </w:rPr>
        <w:t>Intercambio</w:t>
      </w:r>
      <w:proofErr w:type="spellEnd"/>
      <w:r w:rsidR="00CB34A7">
        <w:rPr>
          <w:color w:val="000000"/>
        </w:rPr>
        <w:t xml:space="preserve">. We describe the deployment of Cuba </w:t>
      </w:r>
      <w:proofErr w:type="spellStart"/>
      <w:r w:rsidR="00CB34A7">
        <w:rPr>
          <w:color w:val="000000"/>
        </w:rPr>
        <w:t>Intercambio</w:t>
      </w:r>
      <w:proofErr w:type="spellEnd"/>
      <w:r w:rsidR="00CB34A7">
        <w:rPr>
          <w:color w:val="000000"/>
        </w:rPr>
        <w:t xml:space="preserve"> and, finally, end with questions that we hope to explore through this research. </w:t>
      </w:r>
    </w:p>
    <w:p w14:paraId="6D176898" w14:textId="2C230E7D" w:rsidR="008677B2" w:rsidRPr="00AE622C" w:rsidRDefault="00AB6782" w:rsidP="008677B2">
      <w:pPr>
        <w:pStyle w:val="Heading1"/>
        <w:rPr>
          <w:color w:val="000000"/>
          <w:kern w:val="0"/>
          <w:szCs w:val="24"/>
        </w:rPr>
      </w:pPr>
      <w:r>
        <w:rPr>
          <w:color w:val="000000"/>
          <w:kern w:val="0"/>
          <w:szCs w:val="24"/>
        </w:rPr>
        <w:t>Background</w:t>
      </w:r>
    </w:p>
    <w:p w14:paraId="0D2DB142" w14:textId="453B9FF1" w:rsidR="00A04A6C" w:rsidRDefault="00AB6782" w:rsidP="00EC71D1">
      <w:pPr>
        <w:spacing w:after="0"/>
        <w:rPr>
          <w:color w:val="000000"/>
        </w:rPr>
      </w:pPr>
      <w:r w:rsidRPr="00844BB1">
        <w:rPr>
          <w:color w:val="000000"/>
        </w:rPr>
        <w:t>Cuba has been called</w:t>
      </w:r>
      <w:r>
        <w:rPr>
          <w:color w:val="000000"/>
        </w:rPr>
        <w:t xml:space="preserve"> </w:t>
      </w:r>
      <w:r w:rsidRPr="00844BB1">
        <w:rPr>
          <w:color w:val="000000"/>
        </w:rPr>
        <w:t xml:space="preserve">the second most isolated country in the world, </w:t>
      </w:r>
      <w:r>
        <w:rPr>
          <w:color w:val="000000"/>
        </w:rPr>
        <w:t>partially</w:t>
      </w:r>
      <w:r w:rsidRPr="00844BB1">
        <w:rPr>
          <w:color w:val="000000"/>
        </w:rPr>
        <w:t xml:space="preserve"> due to its tightly controlled Interne</w:t>
      </w:r>
      <w:r w:rsidR="00312FB1">
        <w:rPr>
          <w:color w:val="000000"/>
        </w:rPr>
        <w:t xml:space="preserve">t </w:t>
      </w:r>
      <w:r w:rsidR="00312FB1">
        <w:rPr>
          <w:color w:val="000000"/>
        </w:rPr>
        <w:fldChar w:fldCharType="begin" w:fldLock="1"/>
      </w:r>
      <w:r w:rsidR="002A4F14">
        <w:rPr>
          <w:color w:val="000000"/>
        </w:rPr>
        <w:instrText>ADDIN CSL_CITATION { "citationItems" : [ { "id" : "ITEM-1", "itemData" : { "author" : [ { "dropping-particle" : "", "family" : "Voeux", "given" : "Claire", "non-dropping-particle" : "", "parse-names" : false, "suffix" : "" }, { "dropping-particle" : "", "family" : "Pain", "given" : "Julien", "non-dropping-particle" : "", "parse-names" : false, "suffix" : "" } ], "container-title" : "Reporters Without Borders", "id" : "ITEM-1", "issued" : { "date-parts" : [ [ "2006", "10" ] ] }, "publisher-place" : "Paris", "title" : "Going Online in Cuba: Internet Under Surveillance", "type" : "article-magazine" }, "uris" : [ "http://www.mendeley.com/documents/?uuid=0a298334-29b0-4af7-b547-ff2c16527a71" ] } ], "mendeley" : { "formattedCitation" : "[11]", "plainTextFormattedCitation" : "[11]", "previouslyFormattedCitation" : "[11]" }, "properties" : { "noteIndex" : 0 }, "schema" : "https://github.com/citation-style-language/schema/raw/master/csl-citation.json" }</w:instrText>
      </w:r>
      <w:r w:rsidR="00312FB1">
        <w:rPr>
          <w:color w:val="000000"/>
        </w:rPr>
        <w:fldChar w:fldCharType="separate"/>
      </w:r>
      <w:r w:rsidR="00EC71D1" w:rsidRPr="00EC71D1">
        <w:rPr>
          <w:noProof/>
          <w:color w:val="000000"/>
        </w:rPr>
        <w:t>[11]</w:t>
      </w:r>
      <w:r w:rsidR="00312FB1">
        <w:rPr>
          <w:color w:val="000000"/>
        </w:rPr>
        <w:fldChar w:fldCharType="end"/>
      </w:r>
      <w:r w:rsidRPr="00844BB1">
        <w:rPr>
          <w:color w:val="000000"/>
        </w:rPr>
        <w:t xml:space="preserve">. Reasons for this Internet stagnation include lack of resources, the US embargo against Cuba, and the Cuban </w:t>
      </w:r>
      <w:r w:rsidRPr="00F75BC3">
        <w:rPr>
          <w:color w:val="000000"/>
        </w:rPr>
        <w:t>government’s fear of implications of the</w:t>
      </w:r>
      <w:r w:rsidRPr="00844BB1">
        <w:rPr>
          <w:color w:val="000000"/>
        </w:rPr>
        <w:t xml:space="preserve"> freedom of information</w:t>
      </w:r>
      <w:r w:rsidR="00312FB1">
        <w:rPr>
          <w:color w:val="000000"/>
        </w:rPr>
        <w:t xml:space="preserve"> </w:t>
      </w:r>
      <w:r w:rsidR="00312FB1">
        <w:rPr>
          <w:color w:val="000000"/>
        </w:rPr>
        <w:fldChar w:fldCharType="begin" w:fldLock="1"/>
      </w:r>
      <w:r w:rsidR="002A4F14">
        <w:rPr>
          <w:color w:val="000000"/>
        </w:rPr>
        <w:instrText>ADDIN CSL_CITATION { "citationItems" : [ { "id" : "ITEM-1", "itemData" : { "URL" : "https://freedomhouse.org/report/freedom-net/2014/cuba", "accessed" : { "date-parts" : [ [ "2015", "4", "29" ] ] }, "author" : [ { "dropping-particle" : "", "family" : "Freedom House", "given" : "", "non-dropping-particle" : "", "parse-names" : false, "suffix" : "" } ], "container-title" : "Freedom House", "id" : "ITEM-1", "issued" : { "date-parts" : [ [ "2014" ] ] }, "title" : "Freedom on the Net: Cuba", "type" : "webpage" }, "uris" : [ "http://www.mendeley.com/documents/?uuid=8b32f374-5d38-4448-9f25-3dd22703cd44" ] }, { "id" : "ITEM-2", "itemData" : { "author" : [ { "dropping-particle" : "", "family" : "Press", "given" : "Larry", "non-dropping-particle" : "", "parse-names" : false, "suffix" : "" } ], "container-title" : "Association for the Study of the Cuban Economy", "id" : "ITEM-2", "issued" : { "date-parts" : [ [ "2011" ] ] }, "title" : "Past, Present, and Future of the Internet in Cuba", "type" : "article-journal", "volume" : "21" }, "uris" : [ "http://www.mendeley.com/documents/?uuid=92d3eb56-9314-479c-9d78-644844e97633" ] } ], "mendeley" : { "formattedCitation" : "[5,8]", "plainTextFormattedCitation" : "[5,8]", "previouslyFormattedCitation" : "[5,8]" }, "properties" : { "noteIndex" : 0 }, "schema" : "https://github.com/citation-style-language/schema/raw/master/csl-citation.json" }</w:instrText>
      </w:r>
      <w:r w:rsidR="00312FB1">
        <w:rPr>
          <w:color w:val="000000"/>
        </w:rPr>
        <w:fldChar w:fldCharType="separate"/>
      </w:r>
      <w:r w:rsidR="00EC71D1" w:rsidRPr="00EC71D1">
        <w:rPr>
          <w:noProof/>
          <w:color w:val="000000"/>
        </w:rPr>
        <w:t>[5,8]</w:t>
      </w:r>
      <w:r w:rsidR="00312FB1">
        <w:rPr>
          <w:color w:val="000000"/>
        </w:rPr>
        <w:fldChar w:fldCharType="end"/>
      </w:r>
      <w:r w:rsidR="00B552CA">
        <w:t>.</w:t>
      </w:r>
      <w:r w:rsidR="000410A5">
        <w:rPr>
          <w:color w:val="000000"/>
        </w:rPr>
        <w:t xml:space="preserve"> </w:t>
      </w:r>
      <w:r>
        <w:rPr>
          <w:color w:val="000000"/>
        </w:rPr>
        <w:t>Cuba was removed from the US state sponsors of terror list in May 2015, and formal diplomatic relations between the US and Cuba were established in July 2015</w:t>
      </w:r>
      <w:r w:rsidR="00312FB1">
        <w:rPr>
          <w:color w:val="000000"/>
        </w:rPr>
        <w:t xml:space="preserve"> </w:t>
      </w:r>
      <w:r w:rsidR="00312FB1">
        <w:rPr>
          <w:color w:val="000000"/>
        </w:rPr>
        <w:fldChar w:fldCharType="begin" w:fldLock="1"/>
      </w:r>
      <w:r w:rsidR="00312FB1">
        <w:rPr>
          <w:color w:val="000000"/>
        </w:rPr>
        <w:instrText>ADDIN CSL_CITATION { "citationItems" : [ { "id" : "ITEM-1", "itemData" : { "author" : [ { "dropping-particle" : "", "family" : "DeYoung", "given" : "Karen", "non-dropping-particle" : "", "parse-names" : false, "suffix" : "" } ], "container-title" : "Washington Post", "id" : "ITEM-1", "issued" : { "date-parts" : [ [ "2015", "7", "17" ] ] }, "publisher-place" : "Washington, DC", "title" : "U.S. and Cuba set to formally reestablish diplomatic relations - The Washington Post", "type" : "article-newspaper" }, "uris" : [ "http://www.mendeley.com/documents/?uuid=396e21b1-722c-4561-b9da-b57291c8f897" ] } ], "mendeley" : { "formattedCitation" : "[3]", "plainTextFormattedCitation" : "[3]", "previouslyFormattedCitation" : "[3]" }, "properties" : { "noteIndex" : 0 }, "schema" : "https://github.com/citation-style-language/schema/raw/master/csl-citation.json" }</w:instrText>
      </w:r>
      <w:r w:rsidR="00312FB1">
        <w:rPr>
          <w:color w:val="000000"/>
        </w:rPr>
        <w:fldChar w:fldCharType="separate"/>
      </w:r>
      <w:r w:rsidR="00312FB1" w:rsidRPr="00312FB1">
        <w:rPr>
          <w:noProof/>
          <w:color w:val="000000"/>
        </w:rPr>
        <w:t>[3]</w:t>
      </w:r>
      <w:r w:rsidR="00312FB1">
        <w:rPr>
          <w:color w:val="000000"/>
        </w:rPr>
        <w:fldChar w:fldCharType="end"/>
      </w:r>
      <w:r w:rsidRPr="00844BB1">
        <w:rPr>
          <w:color w:val="000000"/>
        </w:rPr>
        <w:t xml:space="preserve">. </w:t>
      </w:r>
      <w:r>
        <w:rPr>
          <w:color w:val="000000"/>
        </w:rPr>
        <w:t>This</w:t>
      </w:r>
      <w:r w:rsidRPr="00844BB1">
        <w:rPr>
          <w:color w:val="000000"/>
        </w:rPr>
        <w:t xml:space="preserve"> will</w:t>
      </w:r>
      <w:r>
        <w:rPr>
          <w:color w:val="000000"/>
        </w:rPr>
        <w:t xml:space="preserve"> presumably yield significant</w:t>
      </w:r>
      <w:r w:rsidRPr="00844BB1">
        <w:rPr>
          <w:color w:val="000000"/>
        </w:rPr>
        <w:t xml:space="preserve"> </w:t>
      </w:r>
      <w:r>
        <w:rPr>
          <w:color w:val="000000"/>
        </w:rPr>
        <w:t>growth in</w:t>
      </w:r>
      <w:r w:rsidRPr="00844BB1">
        <w:rPr>
          <w:color w:val="000000"/>
        </w:rPr>
        <w:t xml:space="preserve"> Internet </w:t>
      </w:r>
      <w:r>
        <w:rPr>
          <w:color w:val="000000"/>
        </w:rPr>
        <w:t xml:space="preserve">access </w:t>
      </w:r>
      <w:r w:rsidRPr="00844BB1">
        <w:rPr>
          <w:color w:val="000000"/>
        </w:rPr>
        <w:t>for Cuban citizens</w:t>
      </w:r>
      <w:r w:rsidR="00312FB1">
        <w:rPr>
          <w:color w:val="000000"/>
        </w:rPr>
        <w:t xml:space="preserve"> </w:t>
      </w:r>
      <w:r w:rsidR="00312FB1">
        <w:rPr>
          <w:color w:val="000000"/>
        </w:rPr>
        <w:fldChar w:fldCharType="begin" w:fldLock="1"/>
      </w:r>
      <w:r w:rsidR="00312FB1">
        <w:rPr>
          <w:color w:val="000000"/>
        </w:rPr>
        <w:instrText>ADDIN CSL_CITATION { "citationItems" : [ { "id" : "ITEM-1", "itemData" : { "author" : [ { "dropping-particle" : "", "family" : "Baker", "given" : "Peter", "non-dropping-particle" : "", "parse-names" : false, "suffix" : "" } ], "container-title" : "New York Times", "id" : "ITEM-1", "issued" : { "date-parts" : [ [ "2014", "12", "17" ] ] }, "publisher-place" : "Washington", "title" : "U.S. to Restore Full Relations With Cuba, Erasing a Last Trace of Cold War Hostility", "type" : "article-newspaper" }, "uris" : [ "http://www.mendeley.com/documents/?uuid=edb9d587-5e36-4d17-bd18-3d2bae7f9122" ] } ], "mendeley" : { "formattedCitation" : "[1]", "plainTextFormattedCitation" : "[1]", "previouslyFormattedCitation" : "[1]" }, "properties" : { "noteIndex" : 0 }, "schema" : "https://github.com/citation-style-language/schema/raw/master/csl-citation.json" }</w:instrText>
      </w:r>
      <w:r w:rsidR="00312FB1">
        <w:rPr>
          <w:color w:val="000000"/>
        </w:rPr>
        <w:fldChar w:fldCharType="separate"/>
      </w:r>
      <w:r w:rsidR="00312FB1" w:rsidRPr="00312FB1">
        <w:rPr>
          <w:noProof/>
          <w:color w:val="000000"/>
        </w:rPr>
        <w:t>[1]</w:t>
      </w:r>
      <w:r w:rsidR="00312FB1">
        <w:rPr>
          <w:color w:val="000000"/>
        </w:rPr>
        <w:fldChar w:fldCharType="end"/>
      </w:r>
      <w:r w:rsidRPr="00844BB1">
        <w:rPr>
          <w:color w:val="000000"/>
        </w:rPr>
        <w:t xml:space="preserve">. However, consistent blocks </w:t>
      </w:r>
      <w:r>
        <w:rPr>
          <w:color w:val="000000"/>
        </w:rPr>
        <w:t xml:space="preserve">exist </w:t>
      </w:r>
      <w:r w:rsidRPr="00844BB1">
        <w:rPr>
          <w:color w:val="000000"/>
        </w:rPr>
        <w:t xml:space="preserve">to Internet access, including policy restrictions, surveillance, </w:t>
      </w:r>
      <w:r w:rsidR="000410A5">
        <w:rPr>
          <w:color w:val="000000"/>
        </w:rPr>
        <w:t xml:space="preserve">high costs </w:t>
      </w:r>
      <w:r w:rsidRPr="00844BB1">
        <w:rPr>
          <w:color w:val="000000"/>
        </w:rPr>
        <w:t xml:space="preserve">and lack of resources. </w:t>
      </w:r>
      <w:r>
        <w:rPr>
          <w:color w:val="000000"/>
        </w:rPr>
        <w:t xml:space="preserve">Even with more </w:t>
      </w:r>
      <w:r w:rsidRPr="00844BB1">
        <w:rPr>
          <w:color w:val="000000"/>
        </w:rPr>
        <w:t xml:space="preserve">Internet </w:t>
      </w:r>
      <w:r>
        <w:rPr>
          <w:color w:val="000000"/>
        </w:rPr>
        <w:t>penetration across</w:t>
      </w:r>
      <w:r w:rsidRPr="00844BB1">
        <w:rPr>
          <w:color w:val="000000"/>
        </w:rPr>
        <w:t xml:space="preserve"> the island, little has changed for </w:t>
      </w:r>
      <w:r>
        <w:rPr>
          <w:color w:val="000000"/>
        </w:rPr>
        <w:t>most</w:t>
      </w:r>
      <w:r w:rsidRPr="00844BB1">
        <w:rPr>
          <w:color w:val="000000"/>
        </w:rPr>
        <w:t xml:space="preserve"> Cubans seeking information </w:t>
      </w:r>
      <w:r>
        <w:rPr>
          <w:color w:val="000000"/>
        </w:rPr>
        <w:t>beyond</w:t>
      </w:r>
      <w:r w:rsidRPr="00844BB1">
        <w:rPr>
          <w:color w:val="000000"/>
        </w:rPr>
        <w:t xml:space="preserve"> state-controlled sources</w:t>
      </w:r>
      <w:r w:rsidR="00312FB1">
        <w:rPr>
          <w:color w:val="000000"/>
        </w:rPr>
        <w:t xml:space="preserve"> </w:t>
      </w:r>
      <w:r w:rsidR="00312FB1">
        <w:rPr>
          <w:color w:val="000000"/>
        </w:rPr>
        <w:fldChar w:fldCharType="begin" w:fldLock="1"/>
      </w:r>
      <w:r w:rsidR="002A4F14">
        <w:rPr>
          <w:color w:val="000000"/>
        </w:rPr>
        <w:instrText>ADDIN CSL_CITATION { "citationItems" : [ { "id" : "ITEM-1", "itemData" : { "DOI" : "10.2139/ssrn.2291721", "ISSN" : "1556-5068", "abstract" : "Cuba has one of the lowest Internet penetration rates in the Western hemisphere and is routinely ranked among countries with the highest restrictions on Internet use in the world. But within both categories, it is something of a rare bird. While the precise number of Internet users in the country is difficult to calculate, it is clear that a lack of infrastructure, combined with economic and political hurdles, has left access to the global Internet out of reach for most Cubans. But this may soon change. This spring, the country\u2019s only telecommunications firm, the state-owned ETECSA, activated two undersea fiber optic cables that are set to drastically increase connection speeds in Cuba; the firm also opened over 100 cybercafes across the island. Officials have since made public promises to increase access and lower currently exorbitant fees for Internet use. This could fundamentally change the island\u2019s information economy. Although Cuba is routinely listed alongside China, Iran, and Saudi Arabia as one of the most Internet-restrictive countries in the world, there is no conclusive evidence that the Cuban government practices widespread filtering. While a handful of websites related to dissident activity are blocked, Cubans who use the global Internet are able to browse the web and participate in digital communities without facing extensive content controls. But most don\u2019t get this far. Although the country has an active national Intranet, access to the global Internet is availably mainly to those in high-skilled professional sectors and academia. The potential impact of digital media and the global Internet on Cuban society has been limited due to the lack of network access on the island. Yet this has not prevented the increasing circulation of digital media among the country\u2019s nascent but growing community of tech-savvy citizens.", "author" : [ { "dropping-particle" : "", "family" : "Biddle", "given" : "Ellery Roberts", "non-dropping-particle" : "", "parse-names" : false, "suffix" : "" } ], "container-title" : "Internet Monitor Special Report Series", "id" : "ITEM-1", "issued" : { "date-parts" : [ [ "2013", "7", "10" ] ] }, "title" : "Rationing the Digital: The Politics and Policy of Internet Use in Cuba Today", "type" : "article-journal", "volume" : "1" }, "uris" : [ "http://www.mendeley.com/documents/?uuid=457c48f2-6c69-45ce-bae0-92b0629d9c8b" ] }, { "id" : "ITEM-2", "itemData" : { "author" : [ { "dropping-particle" : "", "family" : "Press", "given" : "Larry", "non-dropping-particle" : "", "parse-names" : false, "suffix" : "" } ], "container-title" : "Association for the Study of the Cuban Economy", "id" : "ITEM-2", "issued" : { "date-parts" : [ [ "2011" ] ] }, "title" : "Past, Present, and Future of the Internet in Cuba", "type" : "article-journal", "volume" : "21" }, "uris" : [ "http://www.mendeley.com/documents/?uuid=92d3eb56-9314-479c-9d78-644844e97633" ] } ], "mendeley" : { "formattedCitation" : "[2,8]", "plainTextFormattedCitation" : "[2,8]", "previouslyFormattedCitation" : "[2,8]" }, "properties" : { "noteIndex" : 0 }, "schema" : "https://github.com/citation-style-language/schema/raw/master/csl-citation.json" }</w:instrText>
      </w:r>
      <w:r w:rsidR="00312FB1">
        <w:rPr>
          <w:color w:val="000000"/>
        </w:rPr>
        <w:fldChar w:fldCharType="separate"/>
      </w:r>
      <w:r w:rsidR="00EC71D1" w:rsidRPr="00EC71D1">
        <w:rPr>
          <w:noProof/>
          <w:color w:val="000000"/>
        </w:rPr>
        <w:t>[2,8]</w:t>
      </w:r>
      <w:r w:rsidR="00312FB1">
        <w:rPr>
          <w:color w:val="000000"/>
        </w:rPr>
        <w:fldChar w:fldCharType="end"/>
      </w:r>
      <w:r w:rsidRPr="00844BB1">
        <w:rPr>
          <w:color w:val="000000"/>
        </w:rPr>
        <w:t>. T</w:t>
      </w:r>
      <w:r w:rsidRPr="00844BB1">
        <w:rPr>
          <w:color w:val="000000"/>
          <w:shd w:val="clear" w:color="auto" w:fill="FFFFFF"/>
        </w:rPr>
        <w:t>he Cuban government continues to repress individuals and groups who criticize the government or call for basic human rights</w:t>
      </w:r>
      <w:r w:rsidR="00312FB1">
        <w:rPr>
          <w:color w:val="000000"/>
          <w:shd w:val="clear" w:color="auto" w:fill="FFFFFF"/>
        </w:rPr>
        <w:t xml:space="preserve"> </w:t>
      </w:r>
      <w:r w:rsidR="00312FB1">
        <w:rPr>
          <w:color w:val="000000"/>
          <w:shd w:val="clear" w:color="auto" w:fill="FFFFFF"/>
        </w:rPr>
        <w:fldChar w:fldCharType="begin" w:fldLock="1"/>
      </w:r>
      <w:r w:rsidR="00312FB1">
        <w:rPr>
          <w:color w:val="000000"/>
          <w:shd w:val="clear" w:color="auto" w:fill="FFFFFF"/>
        </w:rPr>
        <w:instrText>ADDIN CSL_CITATION { "citationItems" : [ { "id" : "ITEM-1", "itemData" : { "URL" : "https://freedomhouse.org/report/freedom-net/2014/cuba", "accessed" : { "date-parts" : [ [ "2015", "4", "29" ] ] }, "author" : [ { "dropping-particle" : "", "family" : "Freedom House", "given" : "", "non-dropping-particle" : "", "parse-names" : false, "suffix" : "" } ], "container-title" : "Freedom House", "id" : "ITEM-1", "issued" : { "date-parts" : [ [ "2014" ] ] }, "title" : "Freedom on the Net: Cuba", "type" : "webpage" }, "uris" : [ "http://www.mendeley.com/documents/?uuid=8b32f374-5d38-4448-9f25-3dd22703cd44" ] } ], "mendeley" : { "formattedCitation" : "[5]", "plainTextFormattedCitation" : "[5]", "previouslyFormattedCitation" : "[5]" }, "properties" : { "noteIndex" : 0 }, "schema" : "https://github.com/citation-style-language/schema/raw/master/csl-citation.json" }</w:instrText>
      </w:r>
      <w:r w:rsidR="00312FB1">
        <w:rPr>
          <w:color w:val="000000"/>
          <w:shd w:val="clear" w:color="auto" w:fill="FFFFFF"/>
        </w:rPr>
        <w:fldChar w:fldCharType="separate"/>
      </w:r>
      <w:r w:rsidR="00312FB1" w:rsidRPr="00312FB1">
        <w:rPr>
          <w:noProof/>
          <w:color w:val="000000"/>
          <w:shd w:val="clear" w:color="auto" w:fill="FFFFFF"/>
        </w:rPr>
        <w:t>[5]</w:t>
      </w:r>
      <w:r w:rsidR="00312FB1">
        <w:rPr>
          <w:color w:val="000000"/>
          <w:shd w:val="clear" w:color="auto" w:fill="FFFFFF"/>
        </w:rPr>
        <w:fldChar w:fldCharType="end"/>
      </w:r>
      <w:r w:rsidRPr="00844BB1">
        <w:rPr>
          <w:color w:val="000000"/>
          <w:shd w:val="clear" w:color="auto" w:fill="FFFFFF"/>
        </w:rPr>
        <w:t xml:space="preserve">. Despite impediments to open communication </w:t>
      </w:r>
      <w:r w:rsidRPr="00844BB1">
        <w:rPr>
          <w:color w:val="000000"/>
          <w:shd w:val="clear" w:color="auto" w:fill="FFFFFF"/>
        </w:rPr>
        <w:lastRenderedPageBreak/>
        <w:t xml:space="preserve">online, </w:t>
      </w:r>
      <w:r w:rsidRPr="00844BB1">
        <w:rPr>
          <w:color w:val="000000"/>
        </w:rPr>
        <w:t xml:space="preserve">Cubans are eager to communicate with </w:t>
      </w:r>
      <w:r>
        <w:rPr>
          <w:color w:val="000000"/>
        </w:rPr>
        <w:t>one</w:t>
      </w:r>
      <w:r w:rsidRPr="00844BB1">
        <w:rPr>
          <w:color w:val="000000"/>
        </w:rPr>
        <w:t xml:space="preserve"> </w:t>
      </w:r>
      <w:r>
        <w:rPr>
          <w:color w:val="000000"/>
        </w:rPr>
        <w:t>an</w:t>
      </w:r>
      <w:r w:rsidRPr="00844BB1">
        <w:rPr>
          <w:color w:val="000000"/>
        </w:rPr>
        <w:t>other, as well as the rest of the world</w:t>
      </w:r>
      <w:r w:rsidR="00A04A6C">
        <w:rPr>
          <w:color w:val="000000"/>
        </w:rPr>
        <w:t xml:space="preserve"> </w:t>
      </w:r>
      <w:r w:rsidR="00A04A6C">
        <w:rPr>
          <w:color w:val="000000"/>
        </w:rPr>
        <w:fldChar w:fldCharType="begin" w:fldLock="1"/>
      </w:r>
      <w:r w:rsidR="00EC71D1">
        <w:rPr>
          <w:color w:val="000000"/>
        </w:rPr>
        <w:instrText>ADDIN CSL_CITATION { "citationItems" : [ { "id" : "ITEM-1", "itemData" : { "DOI" : "http://dx.doi.org/10.1145/2818048.2819947", "ISBN" : "9781450335928", "abstract" : "Although the Cuban government has tightly controlled information access for more than half a century, a small number of Cubans have access at work. In this paper, we examine Internet and social media use by early adopters in Cuba in early 2015, as we enter a time of potential change. Specifically, we explore Cubans\u2019 access limitations and the activities they do online, as well as what Internet access means to them. We conducted interviews with 12 Cuban Internet users and observed their social media use. Our findings suggest that access limitations and slow network speeds greatly restrict Cubans\u2019 Internet use. To counter these limitations, Cubans are collaborative, often conducting online research and posting photos for friends with less access. Based on these findings, we propose future work to help meet Cuban citizens\u2019 information needs.", "author" : [ { "dropping-particle" : "", "family" : "Dye", "given" : "Michaelanne", "non-dropping-particle" : "", "parse-names" : false, "suffix" : "" }, { "dropping-particle" : "", "family" : "Ant\u00f3n", "given" : "Annie", "non-dropping-particle" : "", "parse-names" : false, "suffix" : "" }, { "dropping-particle" : "", "family" : "Bruckman", "given" : "Amy S", "non-dropping-particle" : "", "parse-names" : false, "suffix" : "" } ], "container-title" : "Proceedings of the SIGCHI Conference on Computer Supported Collaborative Work and Social Computing (CSCW '16)", "id" : "ITEM-1", "issued" : { "date-parts" : [ [ "2016" ] ] }, "title" : "Early Adopters of the Internet and Social Media in Cuba", "type" : "article-journal" }, "uris" : [ "http://www.mendeley.com/documents/?uuid=7b430621-ab17-401a-8296-fd6d211a195e" ] } ], "mendeley" : { "formattedCitation" : "[4]", "plainTextFormattedCitation" : "[4]", "previouslyFormattedCitation" : "[4]" }, "properties" : { "noteIndex" : 0 }, "schema" : "https://github.com/citation-style-language/schema/raw/master/csl-citation.json" }</w:instrText>
      </w:r>
      <w:r w:rsidR="00A04A6C">
        <w:rPr>
          <w:color w:val="000000"/>
        </w:rPr>
        <w:fldChar w:fldCharType="separate"/>
      </w:r>
      <w:r w:rsidR="00A04A6C" w:rsidRPr="00A04A6C">
        <w:rPr>
          <w:noProof/>
          <w:color w:val="000000"/>
        </w:rPr>
        <w:t>[4]</w:t>
      </w:r>
      <w:r w:rsidR="00A04A6C">
        <w:rPr>
          <w:color w:val="000000"/>
        </w:rPr>
        <w:fldChar w:fldCharType="end"/>
      </w:r>
      <w:r>
        <w:rPr>
          <w:color w:val="000000"/>
        </w:rPr>
        <w:t>.</w:t>
      </w:r>
      <w:r w:rsidRPr="00844BB1">
        <w:rPr>
          <w:color w:val="000000"/>
        </w:rPr>
        <w:t xml:space="preserve"> </w:t>
      </w:r>
    </w:p>
    <w:p w14:paraId="6D4119F8" w14:textId="77777777" w:rsidR="000410A5" w:rsidRPr="00F8701E" w:rsidRDefault="000410A5" w:rsidP="00EC71D1">
      <w:pPr>
        <w:spacing w:after="0"/>
        <w:rPr>
          <w:color w:val="000000"/>
        </w:rPr>
      </w:pPr>
    </w:p>
    <w:p w14:paraId="3BCF200C" w14:textId="404B1675" w:rsidR="008677B2" w:rsidRPr="00CB4BB7" w:rsidRDefault="00CB4BB7">
      <w:pPr>
        <w:pStyle w:val="Heading1"/>
        <w:rPr>
          <w:color w:val="000000"/>
        </w:rPr>
      </w:pPr>
      <w:r w:rsidRPr="00CB4BB7">
        <w:rPr>
          <w:color w:val="000000"/>
        </w:rPr>
        <w:t xml:space="preserve">Previous Research </w:t>
      </w:r>
    </w:p>
    <w:p w14:paraId="140D502B" w14:textId="48C13EB1" w:rsidR="008677B2" w:rsidRDefault="00F8701E">
      <w:pPr>
        <w:rPr>
          <w:color w:val="000000"/>
        </w:rPr>
      </w:pPr>
      <w:r>
        <w:rPr>
          <w:color w:val="000000"/>
        </w:rPr>
        <w:t xml:space="preserve">This work is grounded in findings from </w:t>
      </w:r>
      <w:r w:rsidR="00B141A5">
        <w:rPr>
          <w:color w:val="000000"/>
        </w:rPr>
        <w:t>research</w:t>
      </w:r>
      <w:r>
        <w:rPr>
          <w:color w:val="000000"/>
        </w:rPr>
        <w:t xml:space="preserve"> conducted in early 2015 on Internet and social media use by early adopters living in Cuba </w:t>
      </w:r>
      <w:r w:rsidR="00312FB1">
        <w:rPr>
          <w:color w:val="000000"/>
        </w:rPr>
        <w:fldChar w:fldCharType="begin" w:fldLock="1"/>
      </w:r>
      <w:r w:rsidR="00312FB1">
        <w:rPr>
          <w:color w:val="000000"/>
        </w:rPr>
        <w:instrText>ADDIN CSL_CITATION { "citationItems" : [ { "id" : "ITEM-1", "itemData" : { "DOI" : "http://dx.doi.org/10.1145/2818048.2819947", "ISBN" : "9781450335928", "abstract" : "Although the Cuban government has tightly controlled information access for more than half a century, a small number of Cubans have access at work. In this paper, we examine Internet and social media use by early adopters in Cuba in early 2015, as we enter a time of potential change. Specifically, we explore Cubans\u2019 access limitations and the activities they do online, as well as what Internet access means to them. We conducted interviews with 12 Cuban Internet users and observed their social media use. Our findings suggest that access limitations and slow network speeds greatly restrict Cubans\u2019 Internet use. To counter these limitations, Cubans are collaborative, often conducting online research and posting photos for friends with less access. Based on these findings, we propose future work to help meet Cuban citizens\u2019 information needs.", "author" : [ { "dropping-particle" : "", "family" : "Dye", "given" : "Michaelanne", "non-dropping-particle" : "", "parse-names" : false, "suffix" : "" }, { "dropping-particle" : "", "family" : "Ant\u00f3n", "given" : "Annie", "non-dropping-particle" : "", "parse-names" : false, "suffix" : "" }, { "dropping-particle" : "", "family" : "Bruckman", "given" : "Amy S", "non-dropping-particle" : "", "parse-names" : false, "suffix" : "" } ], "container-title" : "Proceedings of the SIGCHI Conference on Computer Supported Collaborative Work and Social Computing (CSCW '16)", "id" : "ITEM-1", "issued" : { "date-parts" : [ [ "2016" ] ] }, "title" : "Early Adopters of the Internet and Social Media in Cuba", "type" : "article-journal" }, "uris" : [ "http://www.mendeley.com/documents/?uuid=7b430621-ab17-401a-8296-fd6d211a195e" ] } ], "mendeley" : { "formattedCitation" : "[4]", "plainTextFormattedCitation" : "[4]", "previouslyFormattedCitation" : "[4]" }, "properties" : { "noteIndex" : 0 }, "schema" : "https://github.com/citation-style-language/schema/raw/master/csl-citation.json" }</w:instrText>
      </w:r>
      <w:r w:rsidR="00312FB1">
        <w:rPr>
          <w:color w:val="000000"/>
        </w:rPr>
        <w:fldChar w:fldCharType="separate"/>
      </w:r>
      <w:r w:rsidR="00312FB1" w:rsidRPr="00312FB1">
        <w:rPr>
          <w:noProof/>
          <w:color w:val="000000"/>
        </w:rPr>
        <w:t>[4]</w:t>
      </w:r>
      <w:r w:rsidR="00312FB1">
        <w:rPr>
          <w:color w:val="000000"/>
        </w:rPr>
        <w:fldChar w:fldCharType="end"/>
      </w:r>
      <w:r w:rsidR="00312FB1">
        <w:rPr>
          <w:color w:val="000000"/>
        </w:rPr>
        <w:t xml:space="preserve">. </w:t>
      </w:r>
      <w:r w:rsidR="008475ED">
        <w:rPr>
          <w:color w:val="000000"/>
        </w:rPr>
        <w:t>W</w:t>
      </w:r>
      <w:r>
        <w:rPr>
          <w:color w:val="000000"/>
        </w:rPr>
        <w:t>e explored Cubans’ access limitations</w:t>
      </w:r>
      <w:r w:rsidRPr="00844BB1">
        <w:rPr>
          <w:color w:val="000000"/>
        </w:rPr>
        <w:t xml:space="preserve"> and </w:t>
      </w:r>
      <w:r>
        <w:rPr>
          <w:color w:val="000000"/>
        </w:rPr>
        <w:t>the</w:t>
      </w:r>
      <w:r w:rsidRPr="00844BB1">
        <w:rPr>
          <w:color w:val="000000"/>
        </w:rPr>
        <w:t xml:space="preserve"> </w:t>
      </w:r>
      <w:r>
        <w:rPr>
          <w:color w:val="000000"/>
        </w:rPr>
        <w:t>activities</w:t>
      </w:r>
      <w:r w:rsidRPr="00844BB1">
        <w:rPr>
          <w:color w:val="000000"/>
        </w:rPr>
        <w:t xml:space="preserve"> they do online</w:t>
      </w:r>
      <w:r>
        <w:rPr>
          <w:color w:val="000000"/>
        </w:rPr>
        <w:t xml:space="preserve">, as well as what </w:t>
      </w:r>
      <w:r w:rsidRPr="00844BB1">
        <w:rPr>
          <w:color w:val="000000"/>
        </w:rPr>
        <w:t>Internet access mean</w:t>
      </w:r>
      <w:r>
        <w:rPr>
          <w:color w:val="000000"/>
        </w:rPr>
        <w:t>s</w:t>
      </w:r>
      <w:r w:rsidRPr="00844BB1">
        <w:rPr>
          <w:color w:val="000000"/>
        </w:rPr>
        <w:t xml:space="preserve"> to them</w:t>
      </w:r>
      <w:r>
        <w:rPr>
          <w:color w:val="000000"/>
        </w:rPr>
        <w:t>.</w:t>
      </w:r>
      <w:r w:rsidRPr="00844BB1">
        <w:rPr>
          <w:color w:val="000000"/>
        </w:rPr>
        <w:t xml:space="preserve"> We conducted interviews with 12 Cuban Internet users and observed their social media use. </w:t>
      </w:r>
      <w:r>
        <w:rPr>
          <w:color w:val="000000"/>
        </w:rPr>
        <w:t>Our findings suggest</w:t>
      </w:r>
      <w:r w:rsidRPr="00844BB1">
        <w:rPr>
          <w:color w:val="000000"/>
        </w:rPr>
        <w:t xml:space="preserve"> that access limitations and slow network speeds greatly restrict Cubans’ </w:t>
      </w:r>
      <w:r>
        <w:rPr>
          <w:color w:val="000000"/>
        </w:rPr>
        <w:t xml:space="preserve">Internet </w:t>
      </w:r>
      <w:r w:rsidRPr="00844BB1">
        <w:rPr>
          <w:color w:val="000000"/>
        </w:rPr>
        <w:t>use. To counter these limitations, Cubans are collaborative, often conducting online research and posting photos for friends with less access.</w:t>
      </w:r>
    </w:p>
    <w:p w14:paraId="6C8E1C97" w14:textId="4DCA512C" w:rsidR="00796C68" w:rsidRPr="00B141A5" w:rsidRDefault="009531E1" w:rsidP="00B141A5">
      <w:pPr>
        <w:rPr>
          <w:color w:val="000000"/>
        </w:rPr>
      </w:pPr>
      <w:r w:rsidRPr="00844BB1">
        <w:rPr>
          <w:color w:val="000000"/>
        </w:rPr>
        <w:t xml:space="preserve">Current Internet penetration </w:t>
      </w:r>
      <w:r>
        <w:rPr>
          <w:color w:val="000000"/>
        </w:rPr>
        <w:t>is</w:t>
      </w:r>
      <w:r w:rsidRPr="00844BB1">
        <w:rPr>
          <w:color w:val="000000"/>
        </w:rPr>
        <w:t xml:space="preserve"> estimated between 5 </w:t>
      </w:r>
      <w:r>
        <w:rPr>
          <w:color w:val="000000"/>
        </w:rPr>
        <w:t>to</w:t>
      </w:r>
      <w:r w:rsidRPr="00844BB1">
        <w:rPr>
          <w:color w:val="000000"/>
        </w:rPr>
        <w:t xml:space="preserve"> 25%, with only 5% of the population </w:t>
      </w:r>
      <w:r>
        <w:rPr>
          <w:color w:val="000000"/>
        </w:rPr>
        <w:t>having full</w:t>
      </w:r>
      <w:r w:rsidRPr="00844BB1">
        <w:rPr>
          <w:color w:val="000000"/>
        </w:rPr>
        <w:t xml:space="preserve"> access. The rest have </w:t>
      </w:r>
      <w:r>
        <w:rPr>
          <w:color w:val="000000"/>
        </w:rPr>
        <w:t xml:space="preserve">limited </w:t>
      </w:r>
      <w:r w:rsidRPr="00844BB1">
        <w:rPr>
          <w:color w:val="000000"/>
        </w:rPr>
        <w:t>access that includes a national e-mail system, pro-government websites, and some other services</w:t>
      </w:r>
      <w:r w:rsidR="00312FB1">
        <w:rPr>
          <w:color w:val="000000"/>
        </w:rPr>
        <w:t xml:space="preserve"> </w:t>
      </w:r>
      <w:r w:rsidR="00312FB1">
        <w:rPr>
          <w:color w:val="000000"/>
        </w:rPr>
        <w:fldChar w:fldCharType="begin" w:fldLock="1"/>
      </w:r>
      <w:r w:rsidR="002A4F14">
        <w:rPr>
          <w:color w:val="000000"/>
        </w:rPr>
        <w:instrText>ADDIN CSL_CITATION { "citationItems" : [ { "id" : "ITEM-1", "itemData" : { "author" : [ { "dropping-particle" : "", "family" : "Scola", "given" : "Nancy", "non-dropping-particle" : "", "parse-names" : false, "suffix" : "" } ], "container-title" : "Washington Post", "id" : "ITEM-1", "issued" : { "date-parts" : [ [ "2014" ] ] }, "title" : "Only 5 percent of Cubans can get on the same Internet Americans do. That could soon change.", "type" : "article-newspaper" }, "uris" : [ "http://www.mendeley.com/documents/?uuid=3bd3306c-f8cf-431f-8823-7e757acd3cd6" ] } ], "mendeley" : { "formattedCitation" : "[9]", "plainTextFormattedCitation" : "[9]", "previouslyFormattedCitation" : "[9]" }, "properties" : { "noteIndex" : 0 }, "schema" : "https://github.com/citation-style-language/schema/raw/master/csl-citation.json" }</w:instrText>
      </w:r>
      <w:r w:rsidR="00312FB1">
        <w:rPr>
          <w:color w:val="000000"/>
        </w:rPr>
        <w:fldChar w:fldCharType="separate"/>
      </w:r>
      <w:r w:rsidR="00EC71D1" w:rsidRPr="00EC71D1">
        <w:rPr>
          <w:noProof/>
          <w:color w:val="000000"/>
        </w:rPr>
        <w:t>[9]</w:t>
      </w:r>
      <w:r w:rsidR="00312FB1">
        <w:rPr>
          <w:color w:val="000000"/>
        </w:rPr>
        <w:fldChar w:fldCharType="end"/>
      </w:r>
      <w:r w:rsidRPr="00844BB1">
        <w:rPr>
          <w:color w:val="000000"/>
        </w:rPr>
        <w:t xml:space="preserve">. </w:t>
      </w:r>
      <w:r w:rsidR="009A707A">
        <w:rPr>
          <w:color w:val="000000"/>
        </w:rPr>
        <w:t>Cubans with email access often</w:t>
      </w:r>
      <w:r w:rsidRPr="00844BB1">
        <w:rPr>
          <w:color w:val="000000"/>
        </w:rPr>
        <w:t xml:space="preserve"> </w:t>
      </w:r>
      <w:r w:rsidR="009A707A">
        <w:rPr>
          <w:color w:val="000000"/>
        </w:rPr>
        <w:t xml:space="preserve">do not </w:t>
      </w:r>
      <w:r w:rsidRPr="00844BB1">
        <w:rPr>
          <w:color w:val="000000"/>
        </w:rPr>
        <w:t xml:space="preserve">have </w:t>
      </w:r>
      <w:r w:rsidR="00DA00C3">
        <w:rPr>
          <w:color w:val="000000"/>
        </w:rPr>
        <w:t xml:space="preserve">web </w:t>
      </w:r>
      <w:r w:rsidRPr="00844BB1">
        <w:rPr>
          <w:color w:val="000000"/>
        </w:rPr>
        <w:t>access</w:t>
      </w:r>
      <w:r>
        <w:rPr>
          <w:color w:val="000000"/>
        </w:rPr>
        <w:t>.</w:t>
      </w:r>
      <w:r w:rsidR="00B32F46">
        <w:rPr>
          <w:color w:val="000000"/>
        </w:rPr>
        <w:t xml:space="preserve"> </w:t>
      </w:r>
      <w:r w:rsidR="008475ED">
        <w:rPr>
          <w:color w:val="000000"/>
        </w:rPr>
        <w:t>It</w:t>
      </w:r>
      <w:r w:rsidR="00B32F46">
        <w:rPr>
          <w:color w:val="000000"/>
        </w:rPr>
        <w:t xml:space="preserve"> is more common to have access to email than to the wider Internet. </w:t>
      </w:r>
    </w:p>
    <w:p w14:paraId="70DE89B9" w14:textId="582BF1C4" w:rsidR="00796C68" w:rsidRDefault="00796C68" w:rsidP="00796C68">
      <w:pPr>
        <w:spacing w:after="0"/>
        <w:rPr>
          <w:color w:val="000000"/>
        </w:rPr>
      </w:pPr>
      <w:r>
        <w:rPr>
          <w:color w:val="000000"/>
        </w:rPr>
        <w:t>Participants reported Facebook as the most popular social networking site as well as website. In a context in which most people do not have consistent access to any kind of communications technology including telephone, intermittent access to Facebook is used for basic communication for both work and socializing.</w:t>
      </w:r>
      <w:r w:rsidR="000410A5">
        <w:rPr>
          <w:color w:val="000000"/>
        </w:rPr>
        <w:t xml:space="preserve"> </w:t>
      </w:r>
      <w:r w:rsidRPr="00844BB1">
        <w:rPr>
          <w:color w:val="000000"/>
        </w:rPr>
        <w:t xml:space="preserve">Participants with lower access reported that they rely on others to help maintain their Facebook presence, highlighting the importance of collaborative use </w:t>
      </w:r>
      <w:r w:rsidR="00192FC6">
        <w:rPr>
          <w:color w:val="000000"/>
        </w:rPr>
        <w:t xml:space="preserve">of </w:t>
      </w:r>
      <w:r w:rsidRPr="00844BB1">
        <w:rPr>
          <w:color w:val="000000"/>
        </w:rPr>
        <w:t xml:space="preserve">Internet tools. </w:t>
      </w:r>
    </w:p>
    <w:p w14:paraId="7889606A" w14:textId="77777777" w:rsidR="00796C68" w:rsidRDefault="00796C68" w:rsidP="00796C68">
      <w:pPr>
        <w:spacing w:after="0"/>
        <w:rPr>
          <w:color w:val="000000"/>
        </w:rPr>
      </w:pPr>
    </w:p>
    <w:p w14:paraId="7A3CC535" w14:textId="5D7CCD49" w:rsidR="00796C68" w:rsidRPr="00CB4BB7" w:rsidRDefault="00796C68" w:rsidP="00796C68">
      <w:pPr>
        <w:spacing w:after="0"/>
        <w:rPr>
          <w:b/>
          <w:color w:val="000000"/>
          <w:sz w:val="19"/>
          <w:szCs w:val="19"/>
        </w:rPr>
      </w:pPr>
      <w:r w:rsidRPr="00CB4BB7">
        <w:rPr>
          <w:b/>
          <w:color w:val="000000"/>
          <w:sz w:val="19"/>
          <w:szCs w:val="19"/>
        </w:rPr>
        <w:lastRenderedPageBreak/>
        <w:t xml:space="preserve">Cuba </w:t>
      </w:r>
      <w:proofErr w:type="spellStart"/>
      <w:r w:rsidRPr="00CB4BB7">
        <w:rPr>
          <w:b/>
          <w:color w:val="000000"/>
          <w:sz w:val="19"/>
          <w:szCs w:val="19"/>
        </w:rPr>
        <w:t>Intercambio</w:t>
      </w:r>
      <w:proofErr w:type="spellEnd"/>
    </w:p>
    <w:p w14:paraId="17DC4695" w14:textId="49D8C4F0" w:rsidR="00796C68" w:rsidRDefault="00796C68" w:rsidP="00796C68">
      <w:pPr>
        <w:spacing w:after="0"/>
        <w:rPr>
          <w:color w:val="000000"/>
        </w:rPr>
      </w:pPr>
      <w:r w:rsidRPr="00844BB1">
        <w:rPr>
          <w:color w:val="000000"/>
        </w:rPr>
        <w:t xml:space="preserve">Based on </w:t>
      </w:r>
      <w:r>
        <w:rPr>
          <w:color w:val="000000"/>
        </w:rPr>
        <w:t>our previous findin</w:t>
      </w:r>
      <w:r w:rsidR="009500EF">
        <w:rPr>
          <w:color w:val="000000"/>
        </w:rPr>
        <w:t>gs, at the time of this writing</w:t>
      </w:r>
      <w:r>
        <w:rPr>
          <w:color w:val="000000"/>
        </w:rPr>
        <w:t xml:space="preserve"> we are deploying a crowd-sourced information system</w:t>
      </w:r>
      <w:r w:rsidR="00A04A6C">
        <w:rPr>
          <w:color w:val="000000"/>
        </w:rPr>
        <w:t xml:space="preserve"> called Cuba </w:t>
      </w:r>
      <w:proofErr w:type="spellStart"/>
      <w:r w:rsidR="00A04A6C">
        <w:rPr>
          <w:color w:val="000000"/>
        </w:rPr>
        <w:t>Intercambio</w:t>
      </w:r>
      <w:proofErr w:type="spellEnd"/>
      <w:r>
        <w:rPr>
          <w:color w:val="000000"/>
        </w:rPr>
        <w:t>. Our</w:t>
      </w:r>
      <w:r w:rsidRPr="00844BB1">
        <w:rPr>
          <w:color w:val="000000"/>
        </w:rPr>
        <w:t xml:space="preserve"> research has shown that Cubans are eager to access information from outside </w:t>
      </w:r>
      <w:r>
        <w:rPr>
          <w:color w:val="000000"/>
        </w:rPr>
        <w:t>their country</w:t>
      </w:r>
      <w:r w:rsidRPr="00844BB1">
        <w:rPr>
          <w:color w:val="000000"/>
        </w:rPr>
        <w:t xml:space="preserve"> but are limited by restrictions such as content blocks, high </w:t>
      </w:r>
      <w:r>
        <w:rPr>
          <w:color w:val="000000"/>
        </w:rPr>
        <w:t xml:space="preserve">access </w:t>
      </w:r>
      <w:r w:rsidRPr="00844BB1">
        <w:rPr>
          <w:color w:val="000000"/>
        </w:rPr>
        <w:t>cost</w:t>
      </w:r>
      <w:r>
        <w:rPr>
          <w:color w:val="000000"/>
        </w:rPr>
        <w:t>s</w:t>
      </w:r>
      <w:r w:rsidRPr="00844BB1">
        <w:rPr>
          <w:color w:val="000000"/>
        </w:rPr>
        <w:t xml:space="preserve">, and time limitations. </w:t>
      </w:r>
      <w:r>
        <w:rPr>
          <w:color w:val="000000"/>
        </w:rPr>
        <w:t xml:space="preserve">Access to email is more widespread than access to the Internet more generally. </w:t>
      </w:r>
      <w:r w:rsidRPr="00844BB1">
        <w:rPr>
          <w:color w:val="000000"/>
        </w:rPr>
        <w:t>As we have shown, Cubans are already using collaborative methods to access and share information.</w:t>
      </w:r>
      <w:r>
        <w:rPr>
          <w:color w:val="000000"/>
        </w:rPr>
        <w:t xml:space="preserve"> </w:t>
      </w:r>
    </w:p>
    <w:p w14:paraId="788C8C88" w14:textId="77777777" w:rsidR="00796C68" w:rsidRDefault="00796C68" w:rsidP="00796C68">
      <w:pPr>
        <w:spacing w:after="0"/>
        <w:rPr>
          <w:color w:val="000000"/>
        </w:rPr>
      </w:pPr>
    </w:p>
    <w:p w14:paraId="10C57DAD" w14:textId="6598EABC" w:rsidR="00796C68" w:rsidRDefault="00796C68" w:rsidP="00796C68">
      <w:pPr>
        <w:spacing w:after="0"/>
        <w:rPr>
          <w:color w:val="000000"/>
        </w:rPr>
      </w:pPr>
      <w:r w:rsidRPr="00844BB1">
        <w:rPr>
          <w:color w:val="000000"/>
        </w:rPr>
        <w:t xml:space="preserve">Drawing from </w:t>
      </w:r>
      <w:r w:rsidR="00A04A6C">
        <w:rPr>
          <w:color w:val="000000"/>
        </w:rPr>
        <w:t xml:space="preserve">these findings, </w:t>
      </w:r>
      <w:r w:rsidRPr="00844BB1">
        <w:rPr>
          <w:color w:val="000000"/>
        </w:rPr>
        <w:t xml:space="preserve">we </w:t>
      </w:r>
      <w:r>
        <w:rPr>
          <w:color w:val="000000"/>
        </w:rPr>
        <w:t>have</w:t>
      </w:r>
      <w:r w:rsidRPr="00844BB1">
        <w:rPr>
          <w:color w:val="000000"/>
        </w:rPr>
        <w:t xml:space="preserve"> develop</w:t>
      </w:r>
      <w:r>
        <w:rPr>
          <w:color w:val="000000"/>
        </w:rPr>
        <w:t>ed</w:t>
      </w:r>
      <w:r w:rsidRPr="00844BB1">
        <w:rPr>
          <w:color w:val="000000"/>
        </w:rPr>
        <w:t xml:space="preserve"> </w:t>
      </w:r>
      <w:r>
        <w:rPr>
          <w:color w:val="000000"/>
        </w:rPr>
        <w:t xml:space="preserve">an online group that encourages exchanges between individuals living in Cuba and the rest of the world. </w:t>
      </w:r>
      <w:r w:rsidRPr="00844BB1">
        <w:rPr>
          <w:color w:val="000000"/>
        </w:rPr>
        <w:t>Cuba</w:t>
      </w:r>
      <w:r w:rsidR="00A04A6C">
        <w:rPr>
          <w:color w:val="000000"/>
        </w:rPr>
        <w:t>ns may</w:t>
      </w:r>
      <w:r w:rsidRPr="00844BB1">
        <w:rPr>
          <w:color w:val="000000"/>
        </w:rPr>
        <w:t xml:space="preserve"> send information requests to volunteers living outside of Cuba.</w:t>
      </w:r>
      <w:r>
        <w:rPr>
          <w:color w:val="000000"/>
        </w:rPr>
        <w:t xml:space="preserve"> We envision a combination of </w:t>
      </w:r>
      <w:proofErr w:type="spellStart"/>
      <w:r>
        <w:rPr>
          <w:color w:val="000000"/>
        </w:rPr>
        <w:t>crowdsourced</w:t>
      </w:r>
      <w:proofErr w:type="spellEnd"/>
      <w:r>
        <w:rPr>
          <w:color w:val="000000"/>
        </w:rPr>
        <w:t xml:space="preserve"> information retrieval and cultural exchange.</w:t>
      </w:r>
      <w:r w:rsidR="00520EB3">
        <w:rPr>
          <w:color w:val="000000"/>
        </w:rPr>
        <w:t xml:space="preserve"> </w:t>
      </w:r>
      <w:r>
        <w:rPr>
          <w:color w:val="000000"/>
        </w:rPr>
        <w:t>We found that Cubans are eager to show outsiders what life is like in Cuba. Consequently, the information service will be two-way, allowing people outside Cuba to ask questions of Cuban citizens.  Making the system two-way will also help keep implicit power relationships more nearly equal, fostering a spirit of mutual respect and desire for increased understanding.</w:t>
      </w:r>
    </w:p>
    <w:p w14:paraId="03731E28" w14:textId="77777777" w:rsidR="00796C68" w:rsidRDefault="00796C68" w:rsidP="00796C68">
      <w:pPr>
        <w:spacing w:after="0"/>
        <w:rPr>
          <w:color w:val="000000"/>
        </w:rPr>
      </w:pPr>
    </w:p>
    <w:p w14:paraId="667DE7A6" w14:textId="71A54EA2" w:rsidR="00C54E9E" w:rsidRPr="00CB4BB7" w:rsidRDefault="0037009E" w:rsidP="00C54E9E">
      <w:pPr>
        <w:spacing w:after="0"/>
        <w:rPr>
          <w:i/>
          <w:color w:val="000000"/>
        </w:rPr>
      </w:pPr>
      <w:r w:rsidRPr="00CB4BB7">
        <w:rPr>
          <w:i/>
          <w:color w:val="000000"/>
        </w:rPr>
        <w:t>How it Works</w:t>
      </w:r>
    </w:p>
    <w:p w14:paraId="4FEB2FE8" w14:textId="367221C3" w:rsidR="0037009E" w:rsidRDefault="00C54E9E" w:rsidP="009500EF">
      <w:pPr>
        <w:rPr>
          <w:color w:val="000000"/>
          <w:kern w:val="0"/>
          <w:szCs w:val="17"/>
          <w:shd w:val="clear" w:color="auto" w:fill="FFFFFF"/>
        </w:rPr>
      </w:pPr>
      <w:r>
        <w:rPr>
          <w:color w:val="000000"/>
        </w:rPr>
        <w:t xml:space="preserve">To build an initial version, we are prototyping with existing technologies </w:t>
      </w:r>
      <w:r w:rsidR="00312FB1">
        <w:rPr>
          <w:color w:val="000000"/>
        </w:rPr>
        <w:fldChar w:fldCharType="begin" w:fldLock="1"/>
      </w:r>
      <w:r w:rsidR="00312FB1">
        <w:rPr>
          <w:color w:val="000000"/>
        </w:rPr>
        <w:instrText>ADDIN CSL_CITATION { "citationItems" : [ { "id" : "ITEM-1", "itemData" : { "ISBN" : "9781450331456", "author" : [ { "dropping-particle" : "", "family" : "Grevet", "given" : "Catherine", "non-dropping-particle" : "", "parse-names" : false, "suffix" : "" }, { "dropping-particle" : "", "family" : "Gilbert", "given" : "Eric", "non-dropping-particle" : "", "parse-names" : false, "suffix" : "" } ], "container-title" : "Proceedings of the SIGCHI Conference on Human Factors in Computing Systems (CHI '15)", "id" : "ITEM-1", "issued" : { "date-parts" : [ [ "2015" ] ] }, "page" : "4047-4056", "title" : "Piggyback Prototyping : Using Existing, Large-Scale Social Computing Systems To Prototype New Ones", "type" : "article-journal" }, "uris" : [ "http://www.mendeley.com/documents/?uuid=cc963d16-a978-42be-8565-029e66bc9e4d" ] } ], "mendeley" : { "formattedCitation" : "[6]", "plainTextFormattedCitation" : "[6]", "previouslyFormattedCitation" : "[6]" }, "properties" : { "noteIndex" : 0 }, "schema" : "https://github.com/citation-style-language/schema/raw/master/csl-citation.json" }</w:instrText>
      </w:r>
      <w:r w:rsidR="00312FB1">
        <w:rPr>
          <w:color w:val="000000"/>
        </w:rPr>
        <w:fldChar w:fldCharType="separate"/>
      </w:r>
      <w:r w:rsidR="00312FB1" w:rsidRPr="00312FB1">
        <w:rPr>
          <w:noProof/>
          <w:color w:val="000000"/>
        </w:rPr>
        <w:t>[6]</w:t>
      </w:r>
      <w:r w:rsidR="00312FB1">
        <w:rPr>
          <w:color w:val="000000"/>
        </w:rPr>
        <w:fldChar w:fldCharType="end"/>
      </w:r>
      <w:r>
        <w:rPr>
          <w:color w:val="000000"/>
        </w:rPr>
        <w:t xml:space="preserve"> using a combination of </w:t>
      </w:r>
      <w:r w:rsidR="00810281">
        <w:rPr>
          <w:color w:val="000000"/>
        </w:rPr>
        <w:t xml:space="preserve">a </w:t>
      </w:r>
      <w:r>
        <w:rPr>
          <w:color w:val="000000"/>
        </w:rPr>
        <w:t>Facebook group and email</w:t>
      </w:r>
      <w:r w:rsidR="00810281">
        <w:rPr>
          <w:color w:val="000000"/>
        </w:rPr>
        <w:t xml:space="preserve"> in order to allow Cubans with email access to more easily retrieve information through a network of people living outside of Cuba who have access to high-speed Internet and non-censored content</w:t>
      </w:r>
      <w:r>
        <w:rPr>
          <w:color w:val="000000"/>
        </w:rPr>
        <w:t xml:space="preserve">. </w:t>
      </w:r>
      <w:r w:rsidR="00697DB5">
        <w:rPr>
          <w:color w:val="000000"/>
          <w:kern w:val="0"/>
          <w:szCs w:val="17"/>
          <w:shd w:val="clear" w:color="auto" w:fill="FFFFFF"/>
        </w:rPr>
        <w:t>For this</w:t>
      </w:r>
      <w:r w:rsidR="0037009E" w:rsidRPr="0037009E">
        <w:rPr>
          <w:color w:val="000000"/>
          <w:kern w:val="0"/>
          <w:szCs w:val="17"/>
          <w:shd w:val="clear" w:color="auto" w:fill="FFFFFF"/>
        </w:rPr>
        <w:t xml:space="preserve"> pilot study, we </w:t>
      </w:r>
      <w:r w:rsidR="00406A90">
        <w:rPr>
          <w:color w:val="000000"/>
          <w:kern w:val="0"/>
          <w:szCs w:val="17"/>
          <w:shd w:val="clear" w:color="auto" w:fill="FFFFFF"/>
        </w:rPr>
        <w:t>have</w:t>
      </w:r>
      <w:r w:rsidR="0037009E" w:rsidRPr="0037009E">
        <w:rPr>
          <w:color w:val="000000"/>
          <w:kern w:val="0"/>
          <w:szCs w:val="17"/>
          <w:shd w:val="clear" w:color="auto" w:fill="FFFFFF"/>
        </w:rPr>
        <w:t xml:space="preserve"> create</w:t>
      </w:r>
      <w:r w:rsidR="00406A90">
        <w:rPr>
          <w:color w:val="000000"/>
          <w:kern w:val="0"/>
          <w:szCs w:val="17"/>
          <w:shd w:val="clear" w:color="auto" w:fill="FFFFFF"/>
        </w:rPr>
        <w:t>d</w:t>
      </w:r>
      <w:r w:rsidR="0037009E" w:rsidRPr="0037009E">
        <w:rPr>
          <w:color w:val="000000"/>
          <w:kern w:val="0"/>
          <w:szCs w:val="17"/>
          <w:shd w:val="clear" w:color="auto" w:fill="FFFFFF"/>
        </w:rPr>
        <w:t xml:space="preserve"> an email address that people can email with a search query (for </w:t>
      </w:r>
      <w:r w:rsidR="0037009E" w:rsidRPr="0037009E">
        <w:rPr>
          <w:color w:val="000000"/>
          <w:kern w:val="0"/>
          <w:szCs w:val="17"/>
          <w:shd w:val="clear" w:color="auto" w:fill="FFFFFF"/>
        </w:rPr>
        <w:lastRenderedPageBreak/>
        <w:t xml:space="preserve">example: </w:t>
      </w:r>
      <w:r w:rsidR="00DA00C3">
        <w:rPr>
          <w:color w:val="000000"/>
          <w:kern w:val="0"/>
          <w:szCs w:val="17"/>
          <w:shd w:val="clear" w:color="auto" w:fill="FFFFFF"/>
        </w:rPr>
        <w:t>‘when is the next lunar eclipse</w:t>
      </w:r>
      <w:r w:rsidR="0037009E" w:rsidRPr="0037009E">
        <w:rPr>
          <w:color w:val="000000"/>
          <w:kern w:val="0"/>
          <w:szCs w:val="17"/>
          <w:shd w:val="clear" w:color="auto" w:fill="FFFFFF"/>
        </w:rPr>
        <w:t xml:space="preserve">?'). We then </w:t>
      </w:r>
      <w:r w:rsidR="00406A90">
        <w:rPr>
          <w:color w:val="000000"/>
          <w:kern w:val="0"/>
          <w:szCs w:val="17"/>
          <w:shd w:val="clear" w:color="auto" w:fill="FFFFFF"/>
        </w:rPr>
        <w:t xml:space="preserve">post the anonymous requests to the Cuba </w:t>
      </w:r>
      <w:proofErr w:type="spellStart"/>
      <w:r w:rsidR="00406A90">
        <w:rPr>
          <w:color w:val="000000"/>
          <w:kern w:val="0"/>
          <w:szCs w:val="17"/>
          <w:shd w:val="clear" w:color="auto" w:fill="FFFFFF"/>
        </w:rPr>
        <w:t>Intercambio</w:t>
      </w:r>
      <w:proofErr w:type="spellEnd"/>
      <w:r w:rsidR="00406A90">
        <w:rPr>
          <w:color w:val="000000"/>
          <w:kern w:val="0"/>
          <w:szCs w:val="17"/>
          <w:shd w:val="clear" w:color="auto" w:fill="FFFFFF"/>
        </w:rPr>
        <w:t xml:space="preserve"> </w:t>
      </w:r>
      <w:r w:rsidR="0037009E" w:rsidRPr="0037009E">
        <w:rPr>
          <w:color w:val="000000"/>
          <w:kern w:val="0"/>
          <w:szCs w:val="17"/>
          <w:shd w:val="clear" w:color="auto" w:fill="FFFFFF"/>
        </w:rPr>
        <w:t xml:space="preserve">Facebook group. </w:t>
      </w:r>
      <w:r w:rsidR="00620BAF">
        <w:rPr>
          <w:color w:val="000000"/>
          <w:kern w:val="0"/>
          <w:szCs w:val="17"/>
          <w:shd w:val="clear" w:color="auto" w:fill="FFFFFF"/>
        </w:rPr>
        <w:t>Members of the group</w:t>
      </w:r>
      <w:r w:rsidR="0037009E" w:rsidRPr="0037009E">
        <w:rPr>
          <w:color w:val="000000"/>
          <w:kern w:val="0"/>
          <w:szCs w:val="17"/>
          <w:shd w:val="clear" w:color="auto" w:fill="FFFFFF"/>
        </w:rPr>
        <w:t xml:space="preserve"> field the request by running Internet searches and copying the results to the posts on the Facebook group. We then respond to the original requester via email with</w:t>
      </w:r>
      <w:r w:rsidR="00620BAF">
        <w:rPr>
          <w:color w:val="000000"/>
          <w:kern w:val="0"/>
          <w:szCs w:val="17"/>
          <w:shd w:val="clear" w:color="auto" w:fill="FFFFFF"/>
        </w:rPr>
        <w:t xml:space="preserve"> the group's responses. It is also</w:t>
      </w:r>
      <w:r w:rsidR="0037009E" w:rsidRPr="0037009E">
        <w:rPr>
          <w:color w:val="000000"/>
          <w:kern w:val="0"/>
          <w:szCs w:val="17"/>
          <w:shd w:val="clear" w:color="auto" w:fill="FFFFFF"/>
        </w:rPr>
        <w:t xml:space="preserve"> possible for people in Cuba to ask questions directly to the Facebook</w:t>
      </w:r>
      <w:r w:rsidR="00D32E1E">
        <w:rPr>
          <w:color w:val="000000"/>
          <w:kern w:val="0"/>
          <w:szCs w:val="17"/>
          <w:shd w:val="clear" w:color="auto" w:fill="FFFFFF"/>
        </w:rPr>
        <w:t xml:space="preserve"> group</w:t>
      </w:r>
      <w:r w:rsidR="00620BAF">
        <w:rPr>
          <w:color w:val="000000"/>
          <w:kern w:val="0"/>
          <w:szCs w:val="17"/>
          <w:shd w:val="clear" w:color="auto" w:fill="FFFFFF"/>
        </w:rPr>
        <w:t xml:space="preserve">. </w:t>
      </w:r>
    </w:p>
    <w:p w14:paraId="223F83C0" w14:textId="1166FABA" w:rsidR="0037009E" w:rsidRPr="0037009E" w:rsidRDefault="0037009E" w:rsidP="0037009E">
      <w:pPr>
        <w:rPr>
          <w:color w:val="000000"/>
          <w:kern w:val="0"/>
          <w:szCs w:val="17"/>
          <w:shd w:val="clear" w:color="auto" w:fill="FFFFFF"/>
        </w:rPr>
      </w:pPr>
      <w:r w:rsidRPr="0037009E">
        <w:rPr>
          <w:color w:val="000000"/>
          <w:kern w:val="0"/>
          <w:szCs w:val="17"/>
          <w:shd w:val="clear" w:color="auto" w:fill="FFFFFF"/>
        </w:rPr>
        <w:t xml:space="preserve">Further, people outside of Cuba </w:t>
      </w:r>
      <w:r w:rsidR="00A04A6C">
        <w:rPr>
          <w:color w:val="000000"/>
          <w:kern w:val="0"/>
          <w:szCs w:val="17"/>
          <w:shd w:val="clear" w:color="auto" w:fill="FFFFFF"/>
        </w:rPr>
        <w:t xml:space="preserve">will be able </w:t>
      </w:r>
      <w:r w:rsidRPr="0037009E">
        <w:rPr>
          <w:color w:val="000000"/>
          <w:kern w:val="0"/>
          <w:szCs w:val="17"/>
          <w:shd w:val="clear" w:color="auto" w:fill="FFFFFF"/>
        </w:rPr>
        <w:t xml:space="preserve">to ask Cubans with access to Facebook about daily life in Cuba, tips for travel to Cuba, etc. </w:t>
      </w:r>
      <w:r w:rsidR="00D32E1E">
        <w:rPr>
          <w:color w:val="000000"/>
          <w:kern w:val="0"/>
          <w:szCs w:val="17"/>
          <w:shd w:val="clear" w:color="auto" w:fill="FFFFFF"/>
        </w:rPr>
        <w:t>W</w:t>
      </w:r>
      <w:r w:rsidRPr="0037009E">
        <w:rPr>
          <w:color w:val="000000"/>
          <w:kern w:val="0"/>
          <w:szCs w:val="17"/>
          <w:shd w:val="clear" w:color="auto" w:fill="FFFFFF"/>
        </w:rPr>
        <w:t xml:space="preserve">e hope to </w:t>
      </w:r>
      <w:r w:rsidR="00B97477">
        <w:rPr>
          <w:color w:val="000000"/>
          <w:kern w:val="0"/>
          <w:szCs w:val="17"/>
          <w:shd w:val="clear" w:color="auto" w:fill="FFFFFF"/>
        </w:rPr>
        <w:t>encourage</w:t>
      </w:r>
      <w:r w:rsidR="00B97477" w:rsidRPr="0037009E">
        <w:rPr>
          <w:color w:val="000000"/>
          <w:kern w:val="0"/>
          <w:szCs w:val="17"/>
          <w:shd w:val="clear" w:color="auto" w:fill="FFFFFF"/>
        </w:rPr>
        <w:t xml:space="preserve"> </w:t>
      </w:r>
      <w:r w:rsidRPr="0037009E">
        <w:rPr>
          <w:color w:val="000000"/>
          <w:kern w:val="0"/>
          <w:szCs w:val="17"/>
          <w:shd w:val="clear" w:color="auto" w:fill="FFFFFF"/>
        </w:rPr>
        <w:t>a</w:t>
      </w:r>
      <w:r w:rsidR="00192FC6">
        <w:rPr>
          <w:color w:val="000000"/>
          <w:kern w:val="0"/>
          <w:szCs w:val="17"/>
          <w:shd w:val="clear" w:color="auto" w:fill="FFFFFF"/>
        </w:rPr>
        <w:t xml:space="preserve"> cross-cultural</w:t>
      </w:r>
      <w:r w:rsidRPr="0037009E">
        <w:rPr>
          <w:color w:val="000000"/>
          <w:kern w:val="0"/>
          <w:szCs w:val="17"/>
          <w:shd w:val="clear" w:color="auto" w:fill="FFFFFF"/>
        </w:rPr>
        <w:t xml:space="preserve"> dialogue. </w:t>
      </w:r>
    </w:p>
    <w:p w14:paraId="2E4D7D8B" w14:textId="62FDC1D2" w:rsidR="00C54E9E" w:rsidRDefault="00C54E9E" w:rsidP="00C54E9E">
      <w:pPr>
        <w:spacing w:after="0"/>
        <w:rPr>
          <w:color w:val="000000"/>
        </w:rPr>
      </w:pPr>
      <w:r>
        <w:rPr>
          <w:color w:val="000000"/>
        </w:rPr>
        <w:t>Accessibility is a key goal. We aim is to make the system workable with the Internet access Cubans have now, and scale gracefully to remain useful if/when their access increases. We expect the information retrieval aspect of our group to be useful for only a short period of time, after which more Cubans will have direct Internet access. In addition to providing our participants with information, we also aim to build relationships between Cubans and participants outside Cuba. By observing the activity in the group, we will gain insights into the ways in which information access via the Internet can affect the culture and beliefs of a literate but isolated population.</w:t>
      </w:r>
    </w:p>
    <w:p w14:paraId="76B70669" w14:textId="77777777" w:rsidR="00C54E9E" w:rsidRPr="00C54E9E" w:rsidRDefault="00C54E9E" w:rsidP="00C54E9E">
      <w:pPr>
        <w:spacing w:after="0"/>
        <w:rPr>
          <w:color w:val="000000"/>
        </w:rPr>
      </w:pPr>
    </w:p>
    <w:p w14:paraId="4003DF33" w14:textId="77777777" w:rsidR="00620BAF" w:rsidRPr="00CB4BB7" w:rsidRDefault="00620BAF" w:rsidP="00C54E9E">
      <w:pPr>
        <w:spacing w:after="0"/>
        <w:rPr>
          <w:i/>
          <w:color w:val="000000"/>
        </w:rPr>
      </w:pPr>
      <w:r w:rsidRPr="00CB4BB7">
        <w:rPr>
          <w:i/>
          <w:color w:val="000000"/>
        </w:rPr>
        <w:t>Methods</w:t>
      </w:r>
    </w:p>
    <w:p w14:paraId="6CD420D4" w14:textId="06AD6F76" w:rsidR="009500EF" w:rsidRDefault="00620BAF" w:rsidP="009500EF">
      <w:pPr>
        <w:pStyle w:val="NormalWeb"/>
        <w:spacing w:before="0" w:beforeAutospacing="0" w:after="240" w:afterAutospacing="0" w:line="240" w:lineRule="atLeast"/>
        <w:textAlignment w:val="baseline"/>
        <w:rPr>
          <w:rFonts w:ascii="Verdana" w:hAnsi="Verdana" w:cs="Arial"/>
          <w:color w:val="000000"/>
          <w:sz w:val="17"/>
          <w:szCs w:val="17"/>
          <w:shd w:val="clear" w:color="auto" w:fill="FFFFFF"/>
        </w:rPr>
      </w:pPr>
      <w:r w:rsidRPr="00620BAF">
        <w:rPr>
          <w:rFonts w:ascii="Verdana" w:hAnsi="Verdana" w:cs="Arial"/>
          <w:color w:val="000000"/>
          <w:sz w:val="17"/>
          <w:szCs w:val="17"/>
          <w:shd w:val="clear" w:color="auto" w:fill="FFFFFF"/>
        </w:rPr>
        <w:t xml:space="preserve">Throughout this study, we will collect usage data for each user of the Facebook group as well as those that email the system. Using ethnographic and anthropological methodology as a foundation, we will also conduct semi-structured interviews and participant-observation with users of our group. </w:t>
      </w:r>
    </w:p>
    <w:p w14:paraId="6F71A667" w14:textId="6F96723A" w:rsidR="00C54E9E" w:rsidRPr="00CB4BB7" w:rsidRDefault="00C54E9E" w:rsidP="00C54E9E">
      <w:pPr>
        <w:spacing w:after="0"/>
        <w:rPr>
          <w:b/>
          <w:color w:val="000000"/>
          <w:sz w:val="19"/>
          <w:szCs w:val="19"/>
        </w:rPr>
      </w:pPr>
      <w:r w:rsidRPr="00CB4BB7">
        <w:rPr>
          <w:b/>
          <w:color w:val="000000"/>
          <w:sz w:val="19"/>
          <w:szCs w:val="19"/>
        </w:rPr>
        <w:lastRenderedPageBreak/>
        <w:t>Open Questions</w:t>
      </w:r>
    </w:p>
    <w:p w14:paraId="2ECAB179" w14:textId="4B19AFDB" w:rsidR="00C54E9E" w:rsidRDefault="00C54E9E" w:rsidP="0003439C">
      <w:pPr>
        <w:spacing w:after="0"/>
        <w:rPr>
          <w:color w:val="000000"/>
        </w:rPr>
      </w:pPr>
      <w:r>
        <w:rPr>
          <w:color w:val="000000"/>
        </w:rPr>
        <w:t>Through this study, we are interested in exploring several open questions</w:t>
      </w:r>
      <w:r w:rsidR="0069470E">
        <w:rPr>
          <w:color w:val="000000"/>
        </w:rPr>
        <w:t>, including</w:t>
      </w:r>
      <w:r>
        <w:rPr>
          <w:color w:val="000000"/>
        </w:rPr>
        <w:t>:</w:t>
      </w:r>
    </w:p>
    <w:p w14:paraId="4B037A71" w14:textId="77777777" w:rsidR="0006248C" w:rsidRDefault="00C54E9E" w:rsidP="0003439C">
      <w:pPr>
        <w:pStyle w:val="ListParagraph"/>
        <w:numPr>
          <w:ilvl w:val="0"/>
          <w:numId w:val="32"/>
        </w:numPr>
        <w:spacing w:after="0"/>
        <w:rPr>
          <w:color w:val="000000"/>
        </w:rPr>
      </w:pPr>
      <w:r>
        <w:rPr>
          <w:color w:val="000000"/>
        </w:rPr>
        <w:t>What type</w:t>
      </w:r>
      <w:r w:rsidR="009500EF">
        <w:rPr>
          <w:color w:val="000000"/>
        </w:rPr>
        <w:t>s</w:t>
      </w:r>
      <w:r>
        <w:rPr>
          <w:color w:val="000000"/>
        </w:rPr>
        <w:t xml:space="preserve"> of information </w:t>
      </w:r>
      <w:r w:rsidR="009500EF">
        <w:rPr>
          <w:color w:val="000000"/>
        </w:rPr>
        <w:t xml:space="preserve">do Cubans seek through Cuba </w:t>
      </w:r>
      <w:proofErr w:type="spellStart"/>
      <w:r w:rsidR="009500EF">
        <w:rPr>
          <w:color w:val="000000"/>
        </w:rPr>
        <w:t>Intercambio</w:t>
      </w:r>
      <w:proofErr w:type="spellEnd"/>
      <w:r w:rsidR="009500EF">
        <w:rPr>
          <w:color w:val="000000"/>
        </w:rPr>
        <w:t>?</w:t>
      </w:r>
    </w:p>
    <w:p w14:paraId="7DF9F513" w14:textId="5F7D1A97" w:rsidR="00C54E9E" w:rsidRDefault="00C54E9E" w:rsidP="0006248C">
      <w:pPr>
        <w:pStyle w:val="ListParagraph"/>
        <w:numPr>
          <w:ilvl w:val="0"/>
          <w:numId w:val="32"/>
        </w:numPr>
        <w:rPr>
          <w:color w:val="000000"/>
        </w:rPr>
      </w:pPr>
      <w:r w:rsidRPr="0006248C">
        <w:rPr>
          <w:color w:val="000000"/>
        </w:rPr>
        <w:t xml:space="preserve">What power issues arise from a system like Cuba </w:t>
      </w:r>
      <w:proofErr w:type="spellStart"/>
      <w:r w:rsidRPr="0006248C">
        <w:rPr>
          <w:color w:val="000000"/>
        </w:rPr>
        <w:t>Intercambio</w:t>
      </w:r>
      <w:proofErr w:type="spellEnd"/>
      <w:r w:rsidRPr="0006248C">
        <w:rPr>
          <w:color w:val="000000"/>
        </w:rPr>
        <w:t>? Does a two-way communication aspect help to mitigate these power issues?</w:t>
      </w:r>
    </w:p>
    <w:p w14:paraId="5DA71881" w14:textId="22B480C8" w:rsidR="00CB34A7" w:rsidRDefault="0069470E" w:rsidP="0006248C">
      <w:pPr>
        <w:pStyle w:val="ListParagraph"/>
        <w:numPr>
          <w:ilvl w:val="0"/>
          <w:numId w:val="32"/>
        </w:numPr>
        <w:rPr>
          <w:color w:val="000000"/>
        </w:rPr>
      </w:pPr>
      <w:r>
        <w:rPr>
          <w:color w:val="000000"/>
        </w:rPr>
        <w:t>How</w:t>
      </w:r>
      <w:r w:rsidR="005D4A30">
        <w:rPr>
          <w:color w:val="000000"/>
        </w:rPr>
        <w:t xml:space="preserve"> does information access via the Internet affect the culture and beliefs of our participants?</w:t>
      </w:r>
    </w:p>
    <w:p w14:paraId="499BA380" w14:textId="7ABC05A5" w:rsidR="0086070F" w:rsidRDefault="0086070F" w:rsidP="0086070F">
      <w:pPr>
        <w:spacing w:after="0"/>
        <w:rPr>
          <w:b/>
          <w:color w:val="000000"/>
        </w:rPr>
      </w:pPr>
      <w:r>
        <w:rPr>
          <w:b/>
          <w:color w:val="000000"/>
        </w:rPr>
        <w:t>Conclusion</w:t>
      </w:r>
    </w:p>
    <w:p w14:paraId="7D047270" w14:textId="06460439" w:rsidR="0086070F" w:rsidRDefault="0044784B" w:rsidP="00CB34A7">
      <w:pPr>
        <w:rPr>
          <w:color w:val="000000"/>
        </w:rPr>
      </w:pPr>
      <w:r>
        <w:rPr>
          <w:color w:val="000000"/>
        </w:rPr>
        <w:t>W</w:t>
      </w:r>
      <w:r w:rsidR="0086070F">
        <w:rPr>
          <w:color w:val="000000"/>
        </w:rPr>
        <w:t>e have presented a new method for meeting Cuban’s information</w:t>
      </w:r>
      <w:r w:rsidR="0069470E">
        <w:rPr>
          <w:color w:val="000000"/>
        </w:rPr>
        <w:t xml:space="preserve"> needs</w:t>
      </w:r>
      <w:r w:rsidR="000410A5">
        <w:rPr>
          <w:color w:val="000000"/>
        </w:rPr>
        <w:t xml:space="preserve">. </w:t>
      </w:r>
      <w:r w:rsidR="0086070F">
        <w:rPr>
          <w:color w:val="000000"/>
        </w:rPr>
        <w:t xml:space="preserve">Based on research using user-centered design, we developed </w:t>
      </w:r>
      <w:r w:rsidR="00B040F8">
        <w:rPr>
          <w:color w:val="000000"/>
        </w:rPr>
        <w:t xml:space="preserve">Cuba </w:t>
      </w:r>
      <w:proofErr w:type="spellStart"/>
      <w:r w:rsidR="00B040F8">
        <w:rPr>
          <w:color w:val="000000"/>
        </w:rPr>
        <w:t>Intercambio</w:t>
      </w:r>
      <w:proofErr w:type="spellEnd"/>
      <w:r w:rsidR="0086070F">
        <w:rPr>
          <w:color w:val="000000"/>
        </w:rPr>
        <w:t xml:space="preserve"> by taking into account the contexts, interests and needs as reported to us by participants. </w:t>
      </w:r>
      <w:r w:rsidR="0069470E">
        <w:rPr>
          <w:color w:val="000000"/>
        </w:rPr>
        <w:t>W</w:t>
      </w:r>
      <w:r w:rsidR="0086070F">
        <w:rPr>
          <w:color w:val="000000"/>
        </w:rPr>
        <w:t xml:space="preserve">e are aware that complex issues </w:t>
      </w:r>
      <w:r w:rsidR="000410A5">
        <w:rPr>
          <w:color w:val="000000"/>
        </w:rPr>
        <w:t xml:space="preserve">exist </w:t>
      </w:r>
      <w:r w:rsidR="0086070F">
        <w:rPr>
          <w:color w:val="000000"/>
        </w:rPr>
        <w:t>surrounding cultural and value differences, power balances, and political tensions. Through the continual examin</w:t>
      </w:r>
      <w:r w:rsidR="00EC71D1">
        <w:rPr>
          <w:color w:val="000000"/>
        </w:rPr>
        <w:t>ations of our own subjectivity</w:t>
      </w:r>
      <w:r w:rsidR="002A4F14">
        <w:rPr>
          <w:color w:val="000000"/>
        </w:rPr>
        <w:t xml:space="preserve"> </w:t>
      </w:r>
      <w:r w:rsidR="002A4F14">
        <w:rPr>
          <w:color w:val="000000"/>
        </w:rPr>
        <w:fldChar w:fldCharType="begin" w:fldLock="1"/>
      </w:r>
      <w:r w:rsidR="002A4F14">
        <w:rPr>
          <w:color w:val="000000"/>
        </w:rPr>
        <w:instrText>ADDIN CSL_CITATION { "citationItems" : [ { "id" : "ITEM-1", "itemData" : { "DOI" : "10.3102/0013189X017007017", "abstract" : "It is no more useful for researchers to acknowledge simply that subjectivity is an invariable component of their research than it is for them to assert that their ideal is to achieve objec- tivity. Acknowledgments and assertions are not sufficient. Beginning with the premise that subjectivity is inevitable, this paper argues that researchers should systematically seek out their subjectivity, not retrospectively when the data have been collected and the analysis is complete, but while their research is actively in progress. The purpose of doing so is to enable researchers to be aware of how their subjectivity may be shaping their inquiry and its outcomes. In this paper I demonstrate the pursuit of my subjectivity in the course of year-long fieldwork in a multiethnic high school.", "author" : [ { "dropping-particle" : "", "family" : "Peshkin", "given" : "Alan", "non-dropping-particle" : "", "parse-names" : false, "suffix" : "" } ], "container-title" : "Educational Researcher", "id" : "ITEM-1", "issue" : "7", "issued" : { "date-parts" : [ [ "1988" ] ] }, "page" : "17-21", "title" : "In Search of Subjectivity - One's Own", "type" : "article-journal", "volume" : "17" }, "uris" : [ "http://www.mendeley.com/documents/?uuid=4035d1c6-c3d0-493c-8135-4f3eeb71617e" ] } ], "mendeley" : { "formattedCitation" : "[7]", "plainTextFormattedCitation" : "[7]" }, "properties" : { "noteIndex" : 0 }, "schema" : "https://github.com/citation-style-language/schema/raw/master/csl-citation.json" }</w:instrText>
      </w:r>
      <w:r w:rsidR="002A4F14">
        <w:rPr>
          <w:color w:val="000000"/>
        </w:rPr>
        <w:fldChar w:fldCharType="separate"/>
      </w:r>
      <w:r w:rsidR="002A4F14" w:rsidRPr="002A4F14">
        <w:rPr>
          <w:noProof/>
          <w:color w:val="000000"/>
        </w:rPr>
        <w:t>[7]</w:t>
      </w:r>
      <w:r w:rsidR="002A4F14">
        <w:rPr>
          <w:color w:val="000000"/>
        </w:rPr>
        <w:fldChar w:fldCharType="end"/>
      </w:r>
      <w:r w:rsidR="00EC71D1">
        <w:rPr>
          <w:color w:val="000000"/>
        </w:rPr>
        <w:t xml:space="preserve">, </w:t>
      </w:r>
      <w:r w:rsidR="0086070F">
        <w:rPr>
          <w:color w:val="000000"/>
        </w:rPr>
        <w:t>iterative design that includes o</w:t>
      </w:r>
      <w:r w:rsidR="00EC71D1">
        <w:rPr>
          <w:color w:val="000000"/>
        </w:rPr>
        <w:t xml:space="preserve">ur participants as co-designers, </w:t>
      </w:r>
      <w:r w:rsidR="0086070F">
        <w:rPr>
          <w:color w:val="000000"/>
        </w:rPr>
        <w:t xml:space="preserve">and input from other researchers, we </w:t>
      </w:r>
      <w:r w:rsidR="00EC71D1">
        <w:rPr>
          <w:color w:val="000000"/>
        </w:rPr>
        <w:t>seek to</w:t>
      </w:r>
      <w:r w:rsidR="0086070F">
        <w:rPr>
          <w:color w:val="000000"/>
        </w:rPr>
        <w:t xml:space="preserve"> </w:t>
      </w:r>
      <w:r w:rsidR="00EC71D1">
        <w:rPr>
          <w:color w:val="000000"/>
        </w:rPr>
        <w:t>explore</w:t>
      </w:r>
      <w:r w:rsidR="0086070F">
        <w:rPr>
          <w:color w:val="000000"/>
        </w:rPr>
        <w:t xml:space="preserve"> these issues </w:t>
      </w:r>
      <w:r w:rsidR="00B040F8">
        <w:rPr>
          <w:color w:val="000000"/>
        </w:rPr>
        <w:t xml:space="preserve">in </w:t>
      </w:r>
      <w:r w:rsidR="00EC71D1">
        <w:rPr>
          <w:color w:val="000000"/>
        </w:rPr>
        <w:t>hopes that</w:t>
      </w:r>
      <w:r w:rsidR="00B040F8">
        <w:rPr>
          <w:color w:val="000000"/>
        </w:rPr>
        <w:t xml:space="preserve"> our participants may benefit from our research. </w:t>
      </w:r>
    </w:p>
    <w:p w14:paraId="31B08AF9" w14:textId="79D06C68" w:rsidR="008677B2" w:rsidRPr="0006248C" w:rsidRDefault="00F70E2A">
      <w:pPr>
        <w:pStyle w:val="Heading1"/>
        <w:rPr>
          <w:color w:val="000000"/>
        </w:rPr>
      </w:pPr>
      <w:r>
        <w:t>References</w:t>
      </w:r>
    </w:p>
    <w:p w14:paraId="63B01E1F" w14:textId="473D728C" w:rsidR="000410A5" w:rsidRDefault="00312FB1" w:rsidP="00CB4BB7">
      <w:pPr>
        <w:widowControl w:val="0"/>
        <w:autoSpaceDE w:val="0"/>
        <w:autoSpaceDN w:val="0"/>
        <w:adjustRightInd w:val="0"/>
        <w:spacing w:after="0" w:line="240" w:lineRule="auto"/>
        <w:ind w:left="634" w:hanging="634"/>
        <w:rPr>
          <w:noProof/>
          <w:sz w:val="16"/>
          <w:szCs w:val="24"/>
        </w:rPr>
      </w:pPr>
      <w:r>
        <w:fldChar w:fldCharType="begin" w:fldLock="1"/>
      </w:r>
      <w:r>
        <w:instrText xml:space="preserve">ADDIN Mendeley Bibliography CSL_BIBLIOGRAPHY </w:instrText>
      </w:r>
      <w:r>
        <w:fldChar w:fldCharType="separate"/>
      </w:r>
      <w:r w:rsidR="002A4F14" w:rsidRPr="002A4F14">
        <w:rPr>
          <w:noProof/>
          <w:sz w:val="16"/>
          <w:szCs w:val="24"/>
        </w:rPr>
        <w:t>1.</w:t>
      </w:r>
      <w:r w:rsidR="002A4F14" w:rsidRPr="002A4F14">
        <w:rPr>
          <w:noProof/>
          <w:sz w:val="16"/>
          <w:szCs w:val="24"/>
        </w:rPr>
        <w:tab/>
        <w:t xml:space="preserve">Peter Baker. 2014. U.S. to Restore Full Relations With Cuba, Erasing a Last Trace of Cold War Hostility. </w:t>
      </w:r>
      <w:r w:rsidR="002A4F14" w:rsidRPr="002A4F14">
        <w:rPr>
          <w:i/>
          <w:iCs/>
          <w:noProof/>
          <w:sz w:val="16"/>
          <w:szCs w:val="24"/>
        </w:rPr>
        <w:t>New York Times</w:t>
      </w:r>
      <w:r w:rsidR="002A4F14" w:rsidRPr="002A4F14">
        <w:rPr>
          <w:noProof/>
          <w:sz w:val="16"/>
          <w:szCs w:val="24"/>
        </w:rPr>
        <w:t>. Retrieved April 29, 2015 from</w:t>
      </w:r>
      <w:r w:rsidR="000410A5">
        <w:rPr>
          <w:noProof/>
          <w:sz w:val="16"/>
          <w:szCs w:val="24"/>
        </w:rPr>
        <w:t xml:space="preserve"> </w:t>
      </w:r>
      <w:r w:rsidR="002A4F14" w:rsidRPr="002A4F14">
        <w:rPr>
          <w:noProof/>
          <w:sz w:val="16"/>
          <w:szCs w:val="24"/>
        </w:rPr>
        <w:t>http://www.nytimes.com/2014/12/18/world/</w:t>
      </w:r>
    </w:p>
    <w:p w14:paraId="0055560E" w14:textId="76806F96" w:rsidR="002A4F14" w:rsidRPr="002A4F14" w:rsidRDefault="002A4F14" w:rsidP="00CB4BB7">
      <w:pPr>
        <w:widowControl w:val="0"/>
        <w:autoSpaceDE w:val="0"/>
        <w:autoSpaceDN w:val="0"/>
        <w:adjustRightInd w:val="0"/>
        <w:spacing w:after="80" w:line="240" w:lineRule="auto"/>
        <w:ind w:left="640"/>
        <w:rPr>
          <w:noProof/>
          <w:sz w:val="16"/>
          <w:szCs w:val="24"/>
        </w:rPr>
      </w:pPr>
      <w:r w:rsidRPr="002A4F14">
        <w:rPr>
          <w:noProof/>
          <w:sz w:val="16"/>
          <w:szCs w:val="24"/>
        </w:rPr>
        <w:t>americas/us-cuba-relations.html?_r=0</w:t>
      </w:r>
    </w:p>
    <w:p w14:paraId="64D31546" w14:textId="6DA3FD68"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2.</w:t>
      </w:r>
      <w:r w:rsidRPr="002A4F14">
        <w:rPr>
          <w:noProof/>
          <w:sz w:val="16"/>
          <w:szCs w:val="24"/>
        </w:rPr>
        <w:tab/>
        <w:t xml:space="preserve">Ellery Roberts Biddle. 2013. Rationing the Digital: The Politics and Policy of Internet Use in Cuba Today. </w:t>
      </w:r>
      <w:r w:rsidRPr="002A4F14">
        <w:rPr>
          <w:i/>
          <w:iCs/>
          <w:noProof/>
          <w:sz w:val="16"/>
          <w:szCs w:val="24"/>
        </w:rPr>
        <w:t>Internet Monitor Special Report Series</w:t>
      </w:r>
      <w:r w:rsidRPr="002A4F14">
        <w:rPr>
          <w:noProof/>
          <w:sz w:val="16"/>
          <w:szCs w:val="24"/>
        </w:rPr>
        <w:t xml:space="preserve"> 1.</w:t>
      </w:r>
    </w:p>
    <w:p w14:paraId="10E4157F" w14:textId="6B7A69A4"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3.</w:t>
      </w:r>
      <w:r w:rsidRPr="002A4F14">
        <w:rPr>
          <w:noProof/>
          <w:sz w:val="16"/>
          <w:szCs w:val="24"/>
        </w:rPr>
        <w:tab/>
        <w:t xml:space="preserve">Karen DeYoung. 2015. U.S. and Cuba set to formally reestablish diplomatic relations - The Washington Post. </w:t>
      </w:r>
      <w:r w:rsidRPr="002A4F14">
        <w:rPr>
          <w:i/>
          <w:iCs/>
          <w:noProof/>
          <w:sz w:val="16"/>
          <w:szCs w:val="24"/>
        </w:rPr>
        <w:t>Washington Post</w:t>
      </w:r>
      <w:r w:rsidRPr="002A4F14">
        <w:rPr>
          <w:noProof/>
          <w:sz w:val="16"/>
          <w:szCs w:val="24"/>
        </w:rPr>
        <w:t xml:space="preserve">. Retrieved July 24, 2015 from </w:t>
      </w:r>
      <w:r w:rsidR="0003439C" w:rsidRPr="0003439C">
        <w:rPr>
          <w:noProof/>
          <w:sz w:val="16"/>
          <w:szCs w:val="24"/>
        </w:rPr>
        <w:t>https://www.washingtonpost.com/</w:t>
      </w:r>
      <w:r w:rsidR="0003439C">
        <w:rPr>
          <w:noProof/>
          <w:sz w:val="16"/>
          <w:szCs w:val="24"/>
        </w:rPr>
        <w:t xml:space="preserve"> </w:t>
      </w:r>
      <w:r w:rsidR="0003439C" w:rsidRPr="0003439C">
        <w:rPr>
          <w:noProof/>
          <w:sz w:val="16"/>
          <w:szCs w:val="24"/>
        </w:rPr>
        <w:t>world/national-security/us-cuba-prepare-to-re-establish-diplomatic-relations/2015/07/17/5304</w:t>
      </w:r>
      <w:r w:rsidR="0003439C">
        <w:rPr>
          <w:noProof/>
          <w:sz w:val="16"/>
          <w:szCs w:val="24"/>
        </w:rPr>
        <w:t xml:space="preserve"> </w:t>
      </w:r>
      <w:r w:rsidR="0003439C" w:rsidRPr="0003439C">
        <w:rPr>
          <w:noProof/>
          <w:sz w:val="16"/>
          <w:szCs w:val="24"/>
        </w:rPr>
        <w:t>d4f6-2cc4-11e5-bd33-395c05608059_story.html</w:t>
      </w:r>
    </w:p>
    <w:p w14:paraId="19195CB1" w14:textId="0595C2A7" w:rsidR="002A4F14" w:rsidRPr="002A4F14" w:rsidRDefault="002A4F14" w:rsidP="00CB4BB7">
      <w:pPr>
        <w:widowControl w:val="0"/>
        <w:autoSpaceDE w:val="0"/>
        <w:autoSpaceDN w:val="0"/>
        <w:adjustRightInd w:val="0"/>
        <w:spacing w:after="80" w:line="240" w:lineRule="auto"/>
        <w:ind w:left="640" w:hanging="640"/>
        <w:rPr>
          <w:noProof/>
          <w:sz w:val="16"/>
          <w:szCs w:val="24"/>
        </w:rPr>
      </w:pPr>
      <w:r w:rsidRPr="002A4F14">
        <w:rPr>
          <w:noProof/>
          <w:sz w:val="16"/>
          <w:szCs w:val="24"/>
        </w:rPr>
        <w:t>4.</w:t>
      </w:r>
      <w:r w:rsidRPr="002A4F14">
        <w:rPr>
          <w:noProof/>
          <w:sz w:val="16"/>
          <w:szCs w:val="24"/>
        </w:rPr>
        <w:tab/>
        <w:t xml:space="preserve">Michaelanne Dye, Annie Antón, and Amy S Bruckman. 2016. Early Adopters of the Internet and Social Media in Cuba. </w:t>
      </w:r>
      <w:r w:rsidRPr="002A4F14">
        <w:rPr>
          <w:i/>
          <w:iCs/>
          <w:noProof/>
          <w:sz w:val="16"/>
          <w:szCs w:val="24"/>
        </w:rPr>
        <w:t>CSCW ’1</w:t>
      </w:r>
      <w:r w:rsidR="00595346">
        <w:rPr>
          <w:i/>
          <w:iCs/>
          <w:noProof/>
          <w:sz w:val="16"/>
          <w:szCs w:val="24"/>
        </w:rPr>
        <w:t>6</w:t>
      </w:r>
      <w:r w:rsidRPr="002A4F14">
        <w:rPr>
          <w:noProof/>
          <w:sz w:val="16"/>
          <w:szCs w:val="24"/>
        </w:rPr>
        <w:t>.</w:t>
      </w:r>
      <w:r>
        <w:rPr>
          <w:noProof/>
          <w:sz w:val="16"/>
          <w:szCs w:val="24"/>
        </w:rPr>
        <w:t xml:space="preserve"> </w:t>
      </w:r>
      <w:r w:rsidRPr="002A4F14">
        <w:rPr>
          <w:noProof/>
          <w:sz w:val="16"/>
          <w:szCs w:val="24"/>
        </w:rPr>
        <w:t>http://doi.org/http://dx.doi.org/10.1145/</w:t>
      </w:r>
      <w:r w:rsidR="000410A5">
        <w:rPr>
          <w:noProof/>
          <w:sz w:val="16"/>
          <w:szCs w:val="24"/>
        </w:rPr>
        <w:t xml:space="preserve"> </w:t>
      </w:r>
      <w:r w:rsidRPr="002A4F14">
        <w:rPr>
          <w:noProof/>
          <w:sz w:val="16"/>
          <w:szCs w:val="24"/>
        </w:rPr>
        <w:t>2818048.2819947</w:t>
      </w:r>
    </w:p>
    <w:p w14:paraId="7D05A493" w14:textId="3FD97C25"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5.</w:t>
      </w:r>
      <w:r w:rsidRPr="002A4F14">
        <w:rPr>
          <w:noProof/>
          <w:sz w:val="16"/>
          <w:szCs w:val="24"/>
        </w:rPr>
        <w:tab/>
        <w:t>Freedom House. 2014. Freedom on the Net: Cuba. Retrieved April 29, 2015 from https://</w:t>
      </w:r>
      <w:r w:rsidR="00463340">
        <w:rPr>
          <w:noProof/>
          <w:sz w:val="16"/>
          <w:szCs w:val="24"/>
        </w:rPr>
        <w:t xml:space="preserve"> </w:t>
      </w:r>
      <w:r w:rsidRPr="002A4F14">
        <w:rPr>
          <w:noProof/>
          <w:sz w:val="16"/>
          <w:szCs w:val="24"/>
        </w:rPr>
        <w:t>freedomhouse.org/report/freedom-net/2014/cuba</w:t>
      </w:r>
    </w:p>
    <w:p w14:paraId="5C879708" w14:textId="5ED9ADF1"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6.</w:t>
      </w:r>
      <w:r w:rsidRPr="002A4F14">
        <w:rPr>
          <w:noProof/>
          <w:sz w:val="16"/>
          <w:szCs w:val="24"/>
        </w:rPr>
        <w:tab/>
        <w:t xml:space="preserve">Catherine Grevet and Eric Gilbert. 2015. Piggyback Prototyping : Using Existing, Large-Scale Social Computing Systems To Prototype New Ones. </w:t>
      </w:r>
      <w:r w:rsidRPr="002A4F14">
        <w:rPr>
          <w:i/>
          <w:iCs/>
          <w:noProof/>
          <w:sz w:val="16"/>
          <w:szCs w:val="24"/>
        </w:rPr>
        <w:t>CHI ’15</w:t>
      </w:r>
      <w:r w:rsidRPr="002A4F14">
        <w:rPr>
          <w:noProof/>
          <w:sz w:val="16"/>
          <w:szCs w:val="24"/>
        </w:rPr>
        <w:t>, 4047–4056.</w:t>
      </w:r>
    </w:p>
    <w:p w14:paraId="58BA0305" w14:textId="5FF2EFC8"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7.</w:t>
      </w:r>
      <w:r w:rsidRPr="002A4F14">
        <w:rPr>
          <w:noProof/>
          <w:sz w:val="16"/>
          <w:szCs w:val="24"/>
        </w:rPr>
        <w:tab/>
        <w:t xml:space="preserve">Alan Peshkin. 1988. In Search of Subjectivity - One’s Own. </w:t>
      </w:r>
      <w:r w:rsidRPr="002A4F14">
        <w:rPr>
          <w:i/>
          <w:iCs/>
          <w:noProof/>
          <w:sz w:val="16"/>
          <w:szCs w:val="24"/>
        </w:rPr>
        <w:t>Educational Researcher</w:t>
      </w:r>
      <w:r w:rsidRPr="002A4F14">
        <w:rPr>
          <w:noProof/>
          <w:sz w:val="16"/>
          <w:szCs w:val="24"/>
        </w:rPr>
        <w:t xml:space="preserve"> 17, 7, 17–21. </w:t>
      </w:r>
    </w:p>
    <w:p w14:paraId="7312ACFB" w14:textId="77777777"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8.</w:t>
      </w:r>
      <w:r w:rsidRPr="002A4F14">
        <w:rPr>
          <w:noProof/>
          <w:sz w:val="16"/>
          <w:szCs w:val="24"/>
        </w:rPr>
        <w:tab/>
        <w:t xml:space="preserve">Larry Press. 2011. Past, Present, and Future of the Internet in Cuba. </w:t>
      </w:r>
      <w:r w:rsidRPr="002A4F14">
        <w:rPr>
          <w:i/>
          <w:iCs/>
          <w:noProof/>
          <w:sz w:val="16"/>
          <w:szCs w:val="24"/>
        </w:rPr>
        <w:t>Association for the Study of the Cuban Economy</w:t>
      </w:r>
      <w:r w:rsidRPr="002A4F14">
        <w:rPr>
          <w:noProof/>
          <w:sz w:val="16"/>
          <w:szCs w:val="24"/>
        </w:rPr>
        <w:t xml:space="preserve"> 21. Retrieved April 24, 2015 from http://www.ascecuba.org/c/wp-content/uploads/2014/09/v21-press.pdf</w:t>
      </w:r>
    </w:p>
    <w:p w14:paraId="2E83150B" w14:textId="773A382D"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9.</w:t>
      </w:r>
      <w:r w:rsidRPr="002A4F14">
        <w:rPr>
          <w:noProof/>
          <w:sz w:val="16"/>
          <w:szCs w:val="24"/>
        </w:rPr>
        <w:tab/>
        <w:t xml:space="preserve">Nancy Scola. 2014. Only 5 percent of Cubans can get on the same Internet Americans do. That could soon change. </w:t>
      </w:r>
      <w:r w:rsidRPr="002A4F14">
        <w:rPr>
          <w:i/>
          <w:iCs/>
          <w:noProof/>
          <w:sz w:val="16"/>
          <w:szCs w:val="24"/>
        </w:rPr>
        <w:t>Washington Post</w:t>
      </w:r>
      <w:r w:rsidRPr="002A4F14">
        <w:rPr>
          <w:noProof/>
          <w:sz w:val="16"/>
          <w:szCs w:val="24"/>
        </w:rPr>
        <w:t>. Retrieved April 20, 2015 from http://www.washingtonpost.com/blogs/</w:t>
      </w:r>
      <w:r w:rsidR="000410A5">
        <w:rPr>
          <w:noProof/>
          <w:sz w:val="16"/>
          <w:szCs w:val="24"/>
        </w:rPr>
        <w:t xml:space="preserve"> </w:t>
      </w:r>
      <w:r w:rsidRPr="002A4F14">
        <w:rPr>
          <w:noProof/>
          <w:sz w:val="16"/>
          <w:szCs w:val="24"/>
        </w:rPr>
        <w:t>the-switch/wp/2014/12/17/cubans-might-soon-actually-be-able-to-get-on-the-real-internet/</w:t>
      </w:r>
    </w:p>
    <w:p w14:paraId="75CB0436" w14:textId="259F2090" w:rsidR="002A4F14" w:rsidRPr="002A4F14" w:rsidRDefault="002A4F14" w:rsidP="002A4F14">
      <w:pPr>
        <w:widowControl w:val="0"/>
        <w:autoSpaceDE w:val="0"/>
        <w:autoSpaceDN w:val="0"/>
        <w:adjustRightInd w:val="0"/>
        <w:spacing w:after="80" w:line="240" w:lineRule="auto"/>
        <w:ind w:left="640" w:hanging="640"/>
        <w:rPr>
          <w:noProof/>
          <w:sz w:val="16"/>
          <w:szCs w:val="24"/>
        </w:rPr>
      </w:pPr>
      <w:r w:rsidRPr="002A4F14">
        <w:rPr>
          <w:noProof/>
          <w:sz w:val="16"/>
          <w:szCs w:val="24"/>
        </w:rPr>
        <w:t>10.</w:t>
      </w:r>
      <w:r w:rsidRPr="002A4F14">
        <w:rPr>
          <w:noProof/>
          <w:sz w:val="16"/>
          <w:szCs w:val="24"/>
        </w:rPr>
        <w:tab/>
        <w:t>The White House. 2014. FACT SHEET: Charting a New Course on Cuba. Retrieved May 12, 2015 from https://www.whitehouse.gov/the-press-office/</w:t>
      </w:r>
      <w:r w:rsidR="00463340">
        <w:rPr>
          <w:noProof/>
          <w:sz w:val="16"/>
          <w:szCs w:val="24"/>
        </w:rPr>
        <w:t xml:space="preserve"> </w:t>
      </w:r>
      <w:r w:rsidRPr="002A4F14">
        <w:rPr>
          <w:noProof/>
          <w:sz w:val="16"/>
          <w:szCs w:val="24"/>
        </w:rPr>
        <w:t>2014/12/17/fact-sheet-charting-new-course-cuba</w:t>
      </w:r>
    </w:p>
    <w:p w14:paraId="086D74D2" w14:textId="77777777" w:rsidR="002A4F14" w:rsidRPr="002A4F14" w:rsidRDefault="002A4F14" w:rsidP="0003439C">
      <w:pPr>
        <w:widowControl w:val="0"/>
        <w:autoSpaceDE w:val="0"/>
        <w:autoSpaceDN w:val="0"/>
        <w:adjustRightInd w:val="0"/>
        <w:spacing w:after="0" w:line="240" w:lineRule="auto"/>
        <w:ind w:left="634" w:hanging="634"/>
        <w:rPr>
          <w:noProof/>
          <w:sz w:val="16"/>
        </w:rPr>
      </w:pPr>
      <w:r w:rsidRPr="002A4F14">
        <w:rPr>
          <w:noProof/>
          <w:sz w:val="16"/>
          <w:szCs w:val="24"/>
        </w:rPr>
        <w:t>11.</w:t>
      </w:r>
      <w:r w:rsidRPr="002A4F14">
        <w:rPr>
          <w:noProof/>
          <w:sz w:val="16"/>
          <w:szCs w:val="24"/>
        </w:rPr>
        <w:tab/>
        <w:t xml:space="preserve">Claire Voeux and Julien Pain. 2006. Going Online in Cuba: Internet Under Surveillance. </w:t>
      </w:r>
      <w:r w:rsidRPr="002A4F14">
        <w:rPr>
          <w:i/>
          <w:iCs/>
          <w:noProof/>
          <w:sz w:val="16"/>
          <w:szCs w:val="24"/>
        </w:rPr>
        <w:t>Reporters Without Borders</w:t>
      </w:r>
      <w:r w:rsidRPr="002A4F14">
        <w:rPr>
          <w:noProof/>
          <w:sz w:val="16"/>
          <w:szCs w:val="24"/>
        </w:rPr>
        <w:t>. Retrieved May 6, 2015 from http://www.rsf.org/IMG/pdf/rapport_gb_md_1.pdf</w:t>
      </w:r>
    </w:p>
    <w:p w14:paraId="5C4E086D" w14:textId="5201B04C" w:rsidR="008677B2" w:rsidRDefault="00312FB1" w:rsidP="002A4F14">
      <w:pPr>
        <w:widowControl w:val="0"/>
        <w:autoSpaceDE w:val="0"/>
        <w:autoSpaceDN w:val="0"/>
        <w:adjustRightInd w:val="0"/>
        <w:spacing w:after="80" w:line="240" w:lineRule="auto"/>
        <w:ind w:left="640" w:hanging="640"/>
      </w:pPr>
      <w:r>
        <w:fldChar w:fldCharType="end"/>
      </w:r>
    </w:p>
    <w:sectPr w:rsidR="008677B2" w:rsidSect="00A722B0">
      <w:headerReference w:type="default" r:id="rId11"/>
      <w:type w:val="continuous"/>
      <w:pgSz w:w="15840" w:h="12240" w:orient="landscape" w:code="1"/>
      <w:pgMar w:top="2330" w:right="1530" w:bottom="1170" w:left="3960" w:header="994"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ABEB25" w14:textId="77777777" w:rsidR="00463340" w:rsidRDefault="00463340">
      <w:pPr>
        <w:spacing w:after="0" w:line="240" w:lineRule="auto"/>
      </w:pPr>
      <w:r>
        <w:separator/>
      </w:r>
    </w:p>
  </w:endnote>
  <w:endnote w:type="continuationSeparator" w:id="0">
    <w:p w14:paraId="457A53A3" w14:textId="77777777" w:rsidR="00463340" w:rsidRDefault="004633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Geneva">
    <w:panose1 w:val="00000000000000000000"/>
    <w:charset w:val="4D"/>
    <w:family w:val="swiss"/>
    <w:notTrueType/>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9DA0A1" w14:textId="77777777" w:rsidR="00463340" w:rsidRDefault="00463340">
      <w:pPr>
        <w:spacing w:after="0" w:line="240" w:lineRule="auto"/>
      </w:pPr>
      <w:r>
        <w:separator/>
      </w:r>
    </w:p>
  </w:footnote>
  <w:footnote w:type="continuationSeparator" w:id="0">
    <w:p w14:paraId="3633526E" w14:textId="77777777" w:rsidR="00463340" w:rsidRDefault="00463340">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554752" w14:textId="77777777" w:rsidR="00463340" w:rsidRDefault="00463340">
    <w:pPr>
      <w:tabs>
        <w:tab w:val="right" w:pos="10080"/>
      </w:tabs>
      <w:rPr>
        <w:rStyle w:val="PageNumber"/>
      </w:rP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2B6D64" w14:textId="77777777" w:rsidR="00463340" w:rsidRDefault="00463340">
    <w:pPr>
      <w:pStyle w:val="Header"/>
      <w:tabs>
        <w:tab w:val="clear" w:pos="10080"/>
        <w:tab w:val="right" w:pos="10170"/>
      </w:tabs>
      <w:ind w:left="0"/>
    </w:pPr>
    <w:r>
      <w:rPr>
        <w:rStyle w:val="PageNumber"/>
      </w:rPr>
      <w:tab/>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E35B0" w14:textId="77777777" w:rsidR="00463340" w:rsidRDefault="00463340">
    <w:pPr>
      <w:pStyle w:val="Header"/>
      <w:tabs>
        <w:tab w:val="clear" w:pos="10080"/>
        <w:tab w:val="right" w:pos="10170"/>
      </w:tabs>
      <w:ind w:left="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8CA4CA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E"/>
    <w:multiLevelType w:val="singleLevel"/>
    <w:tmpl w:val="2050E05C"/>
    <w:lvl w:ilvl="0">
      <w:numFmt w:val="decimal"/>
      <w:lvlText w:val="*"/>
      <w:lvlJc w:val="left"/>
    </w:lvl>
  </w:abstractNum>
  <w:abstractNum w:abstractNumId="2">
    <w:nsid w:val="06686EE4"/>
    <w:multiLevelType w:val="multilevel"/>
    <w:tmpl w:val="97181DC6"/>
    <w:lvl w:ilvl="0">
      <w:start w:val="1"/>
      <w:numFmt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
    <w:nsid w:val="098F611B"/>
    <w:multiLevelType w:val="hybridMultilevel"/>
    <w:tmpl w:val="0C7C5E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32E56C0"/>
    <w:multiLevelType w:val="multilevel"/>
    <w:tmpl w:val="A8D0D7D2"/>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39FB1810"/>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6">
    <w:nsid w:val="3F4B528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7">
    <w:nsid w:val="3F8F0C70"/>
    <w:multiLevelType w:val="singleLevel"/>
    <w:tmpl w:val="E7F65E0E"/>
    <w:lvl w:ilvl="0">
      <w:start w:val="1"/>
      <w:numFmt w:val="bullet"/>
      <w:lvlText w:val=""/>
      <w:lvlJc w:val="left"/>
      <w:pPr>
        <w:tabs>
          <w:tab w:val="num" w:pos="360"/>
        </w:tabs>
        <w:ind w:left="360" w:hanging="360"/>
      </w:pPr>
      <w:rPr>
        <w:rFonts w:ascii="Wingdings" w:hAnsi="Wingdings" w:hint="default"/>
        <w:sz w:val="16"/>
      </w:rPr>
    </w:lvl>
  </w:abstractNum>
  <w:abstractNum w:abstractNumId="8">
    <w:nsid w:val="4B8910A2"/>
    <w:multiLevelType w:val="singleLevel"/>
    <w:tmpl w:val="7506EBBA"/>
    <w:lvl w:ilvl="0">
      <w:start w:val="9"/>
      <w:numFmt w:val="decimal"/>
      <w:lvlText w:val="%1"/>
      <w:lvlJc w:val="left"/>
      <w:pPr>
        <w:tabs>
          <w:tab w:val="num" w:pos="2160"/>
        </w:tabs>
        <w:ind w:left="2160" w:hanging="360"/>
      </w:pPr>
      <w:rPr>
        <w:rFonts w:hint="default"/>
      </w:rPr>
    </w:lvl>
  </w:abstractNum>
  <w:abstractNum w:abstractNumId="9">
    <w:nsid w:val="4C2B5D64"/>
    <w:multiLevelType w:val="multilevel"/>
    <w:tmpl w:val="F8EC074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A0A036E"/>
    <w:multiLevelType w:val="singleLevel"/>
    <w:tmpl w:val="61E616DA"/>
    <w:lvl w:ilvl="0">
      <w:start w:val="1"/>
      <w:numFmt w:val="decimal"/>
      <w:lvlText w:val="%1."/>
      <w:legacy w:legacy="1" w:legacySpace="0" w:legacyIndent="144"/>
      <w:lvlJc w:val="left"/>
      <w:pPr>
        <w:ind w:left="144" w:hanging="144"/>
      </w:pPr>
    </w:lvl>
  </w:abstractNum>
  <w:abstractNum w:abstractNumId="12">
    <w:nsid w:val="5BB151A4"/>
    <w:multiLevelType w:val="multilevel"/>
    <w:tmpl w:val="B7409380"/>
    <w:lvl w:ilvl="0">
      <w:start w:val="1"/>
      <w:numFmt w:val="decimal"/>
      <w:pStyle w:val="References"/>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6F1D6A21"/>
    <w:multiLevelType w:val="singleLevel"/>
    <w:tmpl w:val="7DC2F074"/>
    <w:lvl w:ilvl="0">
      <w:start w:val="1"/>
      <w:numFmt w:val="decimal"/>
      <w:lvlText w:val="[%1]"/>
      <w:lvlJc w:val="left"/>
      <w:pPr>
        <w:tabs>
          <w:tab w:val="num" w:pos="360"/>
        </w:tabs>
        <w:ind w:left="360" w:hanging="360"/>
      </w:pPr>
      <w:rPr>
        <w:rFonts w:ascii="Times New Roman" w:hAnsi="Times New Roman" w:hint="default"/>
        <w:sz w:val="20"/>
      </w:rPr>
    </w:lvl>
  </w:abstractNum>
  <w:abstractNum w:abstractNumId="14">
    <w:nsid w:val="75D66BB8"/>
    <w:multiLevelType w:val="singleLevel"/>
    <w:tmpl w:val="D214CD6E"/>
    <w:lvl w:ilvl="0">
      <w:start w:val="1"/>
      <w:numFmt w:val="decimal"/>
      <w:pStyle w:val="authorAddress"/>
      <w:lvlText w:val="%1."/>
      <w:lvlJc w:val="left"/>
      <w:pPr>
        <w:tabs>
          <w:tab w:val="num" w:pos="360"/>
        </w:tabs>
        <w:ind w:left="360" w:hanging="360"/>
      </w:pPr>
    </w:lvl>
  </w:abstractNum>
  <w:abstractNum w:abstractNumId="15">
    <w:nsid w:val="7611432E"/>
    <w:multiLevelType w:val="hybridMultilevel"/>
    <w:tmpl w:val="1C30DD6E"/>
    <w:lvl w:ilvl="0" w:tplc="85E087C2">
      <w:start w:val="1"/>
      <w:numFmt w:val="bullet"/>
      <w:lvlText w:val=""/>
      <w:lvlJc w:val="left"/>
      <w:pPr>
        <w:tabs>
          <w:tab w:val="num" w:pos="2880"/>
        </w:tabs>
        <w:ind w:left="2880" w:hanging="360"/>
      </w:pPr>
      <w:rPr>
        <w:rFonts w:ascii="Symbol" w:hAnsi="Symbol" w:hint="default"/>
      </w:rPr>
    </w:lvl>
    <w:lvl w:ilvl="1" w:tplc="8E4EB33E" w:tentative="1">
      <w:start w:val="1"/>
      <w:numFmt w:val="bullet"/>
      <w:lvlText w:val="o"/>
      <w:lvlJc w:val="left"/>
      <w:pPr>
        <w:tabs>
          <w:tab w:val="num" w:pos="3600"/>
        </w:tabs>
        <w:ind w:left="3600" w:hanging="360"/>
      </w:pPr>
      <w:rPr>
        <w:rFonts w:ascii="Courier New" w:hAnsi="Courier New" w:hint="default"/>
      </w:rPr>
    </w:lvl>
    <w:lvl w:ilvl="2" w:tplc="E38AA330" w:tentative="1">
      <w:start w:val="1"/>
      <w:numFmt w:val="bullet"/>
      <w:lvlText w:val=""/>
      <w:lvlJc w:val="left"/>
      <w:pPr>
        <w:tabs>
          <w:tab w:val="num" w:pos="4320"/>
        </w:tabs>
        <w:ind w:left="4320" w:hanging="360"/>
      </w:pPr>
      <w:rPr>
        <w:rFonts w:ascii="Wingdings" w:hAnsi="Wingdings" w:hint="default"/>
      </w:rPr>
    </w:lvl>
    <w:lvl w:ilvl="3" w:tplc="143EEEB2" w:tentative="1">
      <w:start w:val="1"/>
      <w:numFmt w:val="bullet"/>
      <w:lvlText w:val=""/>
      <w:lvlJc w:val="left"/>
      <w:pPr>
        <w:tabs>
          <w:tab w:val="num" w:pos="5040"/>
        </w:tabs>
        <w:ind w:left="5040" w:hanging="360"/>
      </w:pPr>
      <w:rPr>
        <w:rFonts w:ascii="Symbol" w:hAnsi="Symbol" w:hint="default"/>
      </w:rPr>
    </w:lvl>
    <w:lvl w:ilvl="4" w:tplc="BE1A6C38" w:tentative="1">
      <w:start w:val="1"/>
      <w:numFmt w:val="bullet"/>
      <w:lvlText w:val="o"/>
      <w:lvlJc w:val="left"/>
      <w:pPr>
        <w:tabs>
          <w:tab w:val="num" w:pos="5760"/>
        </w:tabs>
        <w:ind w:left="5760" w:hanging="360"/>
      </w:pPr>
      <w:rPr>
        <w:rFonts w:ascii="Courier New" w:hAnsi="Courier New" w:hint="default"/>
      </w:rPr>
    </w:lvl>
    <w:lvl w:ilvl="5" w:tplc="3A067F90" w:tentative="1">
      <w:start w:val="1"/>
      <w:numFmt w:val="bullet"/>
      <w:lvlText w:val=""/>
      <w:lvlJc w:val="left"/>
      <w:pPr>
        <w:tabs>
          <w:tab w:val="num" w:pos="6480"/>
        </w:tabs>
        <w:ind w:left="6480" w:hanging="360"/>
      </w:pPr>
      <w:rPr>
        <w:rFonts w:ascii="Wingdings" w:hAnsi="Wingdings" w:hint="default"/>
      </w:rPr>
    </w:lvl>
    <w:lvl w:ilvl="6" w:tplc="1D3612BC" w:tentative="1">
      <w:start w:val="1"/>
      <w:numFmt w:val="bullet"/>
      <w:lvlText w:val=""/>
      <w:lvlJc w:val="left"/>
      <w:pPr>
        <w:tabs>
          <w:tab w:val="num" w:pos="7200"/>
        </w:tabs>
        <w:ind w:left="7200" w:hanging="360"/>
      </w:pPr>
      <w:rPr>
        <w:rFonts w:ascii="Symbol" w:hAnsi="Symbol" w:hint="default"/>
      </w:rPr>
    </w:lvl>
    <w:lvl w:ilvl="7" w:tplc="25D0F71E" w:tentative="1">
      <w:start w:val="1"/>
      <w:numFmt w:val="bullet"/>
      <w:lvlText w:val="o"/>
      <w:lvlJc w:val="left"/>
      <w:pPr>
        <w:tabs>
          <w:tab w:val="num" w:pos="7920"/>
        </w:tabs>
        <w:ind w:left="7920" w:hanging="360"/>
      </w:pPr>
      <w:rPr>
        <w:rFonts w:ascii="Courier New" w:hAnsi="Courier New" w:hint="default"/>
      </w:rPr>
    </w:lvl>
    <w:lvl w:ilvl="8" w:tplc="D5E20158" w:tentative="1">
      <w:start w:val="1"/>
      <w:numFmt w:val="bullet"/>
      <w:lvlText w:val=""/>
      <w:lvlJc w:val="left"/>
      <w:pPr>
        <w:tabs>
          <w:tab w:val="num" w:pos="8640"/>
        </w:tabs>
        <w:ind w:left="8640" w:hanging="360"/>
      </w:pPr>
      <w:rPr>
        <w:rFonts w:ascii="Wingdings" w:hAnsi="Wingdings" w:hint="default"/>
      </w:rPr>
    </w:lvl>
  </w:abstractNum>
  <w:abstractNum w:abstractNumId="16">
    <w:nsid w:val="7EBF4952"/>
    <w:multiLevelType w:val="hybridMultilevel"/>
    <w:tmpl w:val="15D2761A"/>
    <w:lvl w:ilvl="0" w:tplc="000F0409">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8"/>
  </w:num>
  <w:num w:numId="2">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3">
    <w:abstractNumId w:val="17"/>
  </w:num>
  <w:num w:numId="4">
    <w:abstractNumId w:val="6"/>
  </w:num>
  <w:num w:numId="5">
    <w:abstractNumId w:val="7"/>
  </w:num>
  <w:num w:numId="6">
    <w:abstractNumId w:val="15"/>
  </w:num>
  <w:num w:numId="7">
    <w:abstractNumId w:val="13"/>
  </w:num>
  <w:num w:numId="8">
    <w:abstractNumId w:val="12"/>
  </w:num>
  <w:num w:numId="9">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0">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1">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2">
    <w:abstractNumId w:val="14"/>
  </w:num>
  <w:num w:numId="13">
    <w:abstractNumId w:val="14"/>
  </w:num>
  <w:num w:numId="14">
    <w:abstractNumId w:val="14"/>
    <w:lvlOverride w:ilvl="0">
      <w:startOverride w:val="1"/>
    </w:lvlOverride>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num>
  <w:num w:numId="18">
    <w:abstractNumId w:val="12"/>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1"/>
  </w:num>
  <w:num w:numId="21">
    <w:abstractNumId w:val="16"/>
  </w:num>
  <w:num w:numId="22">
    <w:abstractNumId w:val="17"/>
  </w:num>
  <w:num w:numId="23">
    <w:abstractNumId w:val="14"/>
  </w:num>
  <w:num w:numId="24">
    <w:abstractNumId w:val="12"/>
  </w:num>
  <w:num w:numId="25">
    <w:abstractNumId w:val="2"/>
  </w:num>
  <w:num w:numId="26">
    <w:abstractNumId w:val="10"/>
  </w:num>
  <w:num w:numId="27">
    <w:abstractNumId w:val="0"/>
  </w:num>
  <w:num w:numId="28">
    <w:abstractNumId w:val="17"/>
  </w:num>
  <w:num w:numId="29">
    <w:abstractNumId w:val="17"/>
    <w:lvlOverride w:ilvl="0">
      <w:startOverride w:val="1"/>
    </w:lvlOverride>
  </w:num>
  <w:num w:numId="30">
    <w:abstractNumId w:val="5"/>
  </w:num>
  <w:num w:numId="31">
    <w:abstractNumId w:val="4"/>
  </w:num>
  <w:num w:numId="32">
    <w:abstractNumId w:val="3"/>
  </w:num>
  <w:num w:numId="33">
    <w:abstractNumId w:val="9"/>
    <w:lvlOverride w:ilvl="2">
      <w:lvl w:ilvl="2">
        <w:numFmt w:val="lowerRoman"/>
        <w:lvlText w:val="%3."/>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2050" strokecolor="silver">
      <v:stroke color="silver"/>
      <o:colormru v:ext="edit" colors="#333,#c30,#ddd,#f8f8f8"/>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3475"/>
    <w:rsid w:val="00000B2D"/>
    <w:rsid w:val="00003D60"/>
    <w:rsid w:val="0003439C"/>
    <w:rsid w:val="00036DD5"/>
    <w:rsid w:val="000410A5"/>
    <w:rsid w:val="0004163F"/>
    <w:rsid w:val="0004301F"/>
    <w:rsid w:val="00044CF8"/>
    <w:rsid w:val="00053873"/>
    <w:rsid w:val="00054215"/>
    <w:rsid w:val="00056CAD"/>
    <w:rsid w:val="00057B59"/>
    <w:rsid w:val="0006248C"/>
    <w:rsid w:val="000640A5"/>
    <w:rsid w:val="00065AD9"/>
    <w:rsid w:val="000739DB"/>
    <w:rsid w:val="00080AA8"/>
    <w:rsid w:val="00084235"/>
    <w:rsid w:val="00097B75"/>
    <w:rsid w:val="000A7505"/>
    <w:rsid w:val="000A7A5D"/>
    <w:rsid w:val="000A7D63"/>
    <w:rsid w:val="000B7895"/>
    <w:rsid w:val="000C611A"/>
    <w:rsid w:val="000E44F0"/>
    <w:rsid w:val="00133E18"/>
    <w:rsid w:val="00137131"/>
    <w:rsid w:val="00142E31"/>
    <w:rsid w:val="0016248C"/>
    <w:rsid w:val="0016324D"/>
    <w:rsid w:val="00192FC6"/>
    <w:rsid w:val="001A566D"/>
    <w:rsid w:val="001B059F"/>
    <w:rsid w:val="001B2E28"/>
    <w:rsid w:val="001D256D"/>
    <w:rsid w:val="001E3A5F"/>
    <w:rsid w:val="001F2353"/>
    <w:rsid w:val="0021602B"/>
    <w:rsid w:val="00232144"/>
    <w:rsid w:val="00246A29"/>
    <w:rsid w:val="0025267A"/>
    <w:rsid w:val="00274767"/>
    <w:rsid w:val="002778E7"/>
    <w:rsid w:val="00277CEE"/>
    <w:rsid w:val="002859AE"/>
    <w:rsid w:val="0029281A"/>
    <w:rsid w:val="002A4F14"/>
    <w:rsid w:val="002A5C47"/>
    <w:rsid w:val="002C6972"/>
    <w:rsid w:val="002C7F2B"/>
    <w:rsid w:val="002D3213"/>
    <w:rsid w:val="002D3475"/>
    <w:rsid w:val="002D6933"/>
    <w:rsid w:val="00312FB1"/>
    <w:rsid w:val="003307E3"/>
    <w:rsid w:val="003340B1"/>
    <w:rsid w:val="00336D73"/>
    <w:rsid w:val="003420FC"/>
    <w:rsid w:val="00343323"/>
    <w:rsid w:val="00345480"/>
    <w:rsid w:val="0036463B"/>
    <w:rsid w:val="0037009E"/>
    <w:rsid w:val="00387DB2"/>
    <w:rsid w:val="00394A53"/>
    <w:rsid w:val="003956F0"/>
    <w:rsid w:val="00397C0B"/>
    <w:rsid w:val="003A2DC2"/>
    <w:rsid w:val="003A5C16"/>
    <w:rsid w:val="003B7B70"/>
    <w:rsid w:val="003F140B"/>
    <w:rsid w:val="003F26FC"/>
    <w:rsid w:val="003F6F04"/>
    <w:rsid w:val="00406A90"/>
    <w:rsid w:val="00410F8B"/>
    <w:rsid w:val="00420F90"/>
    <w:rsid w:val="00432882"/>
    <w:rsid w:val="00442C3A"/>
    <w:rsid w:val="0044349C"/>
    <w:rsid w:val="0044502F"/>
    <w:rsid w:val="0044784B"/>
    <w:rsid w:val="004514A2"/>
    <w:rsid w:val="0045578C"/>
    <w:rsid w:val="00463340"/>
    <w:rsid w:val="00476BF9"/>
    <w:rsid w:val="00495729"/>
    <w:rsid w:val="004B79BF"/>
    <w:rsid w:val="004C3524"/>
    <w:rsid w:val="004F300E"/>
    <w:rsid w:val="004F4330"/>
    <w:rsid w:val="005046E9"/>
    <w:rsid w:val="005125D2"/>
    <w:rsid w:val="005173F6"/>
    <w:rsid w:val="00520EB3"/>
    <w:rsid w:val="00535AFB"/>
    <w:rsid w:val="00556537"/>
    <w:rsid w:val="00557F28"/>
    <w:rsid w:val="0057033C"/>
    <w:rsid w:val="00595346"/>
    <w:rsid w:val="005962F2"/>
    <w:rsid w:val="005A1997"/>
    <w:rsid w:val="005A7FB5"/>
    <w:rsid w:val="005D0D30"/>
    <w:rsid w:val="005D4A30"/>
    <w:rsid w:val="005E015E"/>
    <w:rsid w:val="005E280D"/>
    <w:rsid w:val="006034E6"/>
    <w:rsid w:val="00620BAF"/>
    <w:rsid w:val="00622949"/>
    <w:rsid w:val="00625B4E"/>
    <w:rsid w:val="0062648C"/>
    <w:rsid w:val="00633D06"/>
    <w:rsid w:val="0063725D"/>
    <w:rsid w:val="00642C27"/>
    <w:rsid w:val="00645CC9"/>
    <w:rsid w:val="006751CD"/>
    <w:rsid w:val="00681FE5"/>
    <w:rsid w:val="0068510C"/>
    <w:rsid w:val="00687B57"/>
    <w:rsid w:val="00692A7F"/>
    <w:rsid w:val="0069470E"/>
    <w:rsid w:val="00697DB5"/>
    <w:rsid w:val="006A4F80"/>
    <w:rsid w:val="006B0087"/>
    <w:rsid w:val="006B09FE"/>
    <w:rsid w:val="006C2A3F"/>
    <w:rsid w:val="006E07F5"/>
    <w:rsid w:val="006E48B1"/>
    <w:rsid w:val="006E7459"/>
    <w:rsid w:val="006F4113"/>
    <w:rsid w:val="006F500A"/>
    <w:rsid w:val="007121C4"/>
    <w:rsid w:val="007214D2"/>
    <w:rsid w:val="00755196"/>
    <w:rsid w:val="007554D5"/>
    <w:rsid w:val="00757007"/>
    <w:rsid w:val="00762CC1"/>
    <w:rsid w:val="00795885"/>
    <w:rsid w:val="00796C68"/>
    <w:rsid w:val="007A1070"/>
    <w:rsid w:val="007A343D"/>
    <w:rsid w:val="007A7031"/>
    <w:rsid w:val="007B46BD"/>
    <w:rsid w:val="007C5BC1"/>
    <w:rsid w:val="007E1C8E"/>
    <w:rsid w:val="007E534E"/>
    <w:rsid w:val="008012EE"/>
    <w:rsid w:val="00807763"/>
    <w:rsid w:val="00810017"/>
    <w:rsid w:val="00810281"/>
    <w:rsid w:val="008265B9"/>
    <w:rsid w:val="00832F97"/>
    <w:rsid w:val="008475ED"/>
    <w:rsid w:val="00851BE4"/>
    <w:rsid w:val="00856796"/>
    <w:rsid w:val="0086070F"/>
    <w:rsid w:val="0086128E"/>
    <w:rsid w:val="00863AA3"/>
    <w:rsid w:val="00864031"/>
    <w:rsid w:val="008677B2"/>
    <w:rsid w:val="00880A81"/>
    <w:rsid w:val="008954B4"/>
    <w:rsid w:val="008A1034"/>
    <w:rsid w:val="008A2532"/>
    <w:rsid w:val="008A48DE"/>
    <w:rsid w:val="008B4D76"/>
    <w:rsid w:val="008B54A5"/>
    <w:rsid w:val="008C1FCE"/>
    <w:rsid w:val="008E1488"/>
    <w:rsid w:val="00901CE0"/>
    <w:rsid w:val="00903CF1"/>
    <w:rsid w:val="00911AC4"/>
    <w:rsid w:val="009254A1"/>
    <w:rsid w:val="009302A7"/>
    <w:rsid w:val="00934F3E"/>
    <w:rsid w:val="0093716E"/>
    <w:rsid w:val="009500EF"/>
    <w:rsid w:val="00952265"/>
    <w:rsid w:val="00952ABB"/>
    <w:rsid w:val="009531E1"/>
    <w:rsid w:val="00953D1E"/>
    <w:rsid w:val="00965864"/>
    <w:rsid w:val="00967995"/>
    <w:rsid w:val="009A6E44"/>
    <w:rsid w:val="009A707A"/>
    <w:rsid w:val="009C2064"/>
    <w:rsid w:val="009D4116"/>
    <w:rsid w:val="009E154A"/>
    <w:rsid w:val="009E3882"/>
    <w:rsid w:val="009E6785"/>
    <w:rsid w:val="009F6742"/>
    <w:rsid w:val="00A0105B"/>
    <w:rsid w:val="00A04A6C"/>
    <w:rsid w:val="00A15F82"/>
    <w:rsid w:val="00A16205"/>
    <w:rsid w:val="00A27890"/>
    <w:rsid w:val="00A40C37"/>
    <w:rsid w:val="00A722B0"/>
    <w:rsid w:val="00AA3599"/>
    <w:rsid w:val="00AA3CFF"/>
    <w:rsid w:val="00AA4DD5"/>
    <w:rsid w:val="00AB6782"/>
    <w:rsid w:val="00AD684C"/>
    <w:rsid w:val="00AE622C"/>
    <w:rsid w:val="00AF592C"/>
    <w:rsid w:val="00AF6CF2"/>
    <w:rsid w:val="00B040F8"/>
    <w:rsid w:val="00B141A5"/>
    <w:rsid w:val="00B308F5"/>
    <w:rsid w:val="00B32F46"/>
    <w:rsid w:val="00B42A60"/>
    <w:rsid w:val="00B50730"/>
    <w:rsid w:val="00B5099C"/>
    <w:rsid w:val="00B552CA"/>
    <w:rsid w:val="00B5743B"/>
    <w:rsid w:val="00B60FA3"/>
    <w:rsid w:val="00B62907"/>
    <w:rsid w:val="00B63839"/>
    <w:rsid w:val="00B81E43"/>
    <w:rsid w:val="00B8505A"/>
    <w:rsid w:val="00B868C6"/>
    <w:rsid w:val="00B875E7"/>
    <w:rsid w:val="00B9343A"/>
    <w:rsid w:val="00B96F10"/>
    <w:rsid w:val="00B97477"/>
    <w:rsid w:val="00BA59FA"/>
    <w:rsid w:val="00BA62CE"/>
    <w:rsid w:val="00BC28CA"/>
    <w:rsid w:val="00BC4191"/>
    <w:rsid w:val="00BE0F28"/>
    <w:rsid w:val="00BE35B6"/>
    <w:rsid w:val="00C01F8B"/>
    <w:rsid w:val="00C12320"/>
    <w:rsid w:val="00C20C7E"/>
    <w:rsid w:val="00C21979"/>
    <w:rsid w:val="00C4256E"/>
    <w:rsid w:val="00C50450"/>
    <w:rsid w:val="00C528B1"/>
    <w:rsid w:val="00C543CD"/>
    <w:rsid w:val="00C54E9E"/>
    <w:rsid w:val="00C56C2B"/>
    <w:rsid w:val="00C82167"/>
    <w:rsid w:val="00C8534E"/>
    <w:rsid w:val="00C97FC0"/>
    <w:rsid w:val="00CA06D3"/>
    <w:rsid w:val="00CA07DF"/>
    <w:rsid w:val="00CA316B"/>
    <w:rsid w:val="00CB34A7"/>
    <w:rsid w:val="00CB3830"/>
    <w:rsid w:val="00CB4BB7"/>
    <w:rsid w:val="00CC3A7F"/>
    <w:rsid w:val="00CD1FBF"/>
    <w:rsid w:val="00CD2F7E"/>
    <w:rsid w:val="00CD4AC8"/>
    <w:rsid w:val="00CD4EAC"/>
    <w:rsid w:val="00CE4718"/>
    <w:rsid w:val="00CF1BF6"/>
    <w:rsid w:val="00D01DA5"/>
    <w:rsid w:val="00D12D6E"/>
    <w:rsid w:val="00D20ADE"/>
    <w:rsid w:val="00D32E1E"/>
    <w:rsid w:val="00D35F09"/>
    <w:rsid w:val="00D47BD0"/>
    <w:rsid w:val="00D512EA"/>
    <w:rsid w:val="00D60120"/>
    <w:rsid w:val="00D634A0"/>
    <w:rsid w:val="00D82222"/>
    <w:rsid w:val="00D85BC9"/>
    <w:rsid w:val="00D90F8C"/>
    <w:rsid w:val="00D95184"/>
    <w:rsid w:val="00DA00C3"/>
    <w:rsid w:val="00DB3C75"/>
    <w:rsid w:val="00DD1A97"/>
    <w:rsid w:val="00DD4758"/>
    <w:rsid w:val="00DF4825"/>
    <w:rsid w:val="00E13328"/>
    <w:rsid w:val="00E25BA8"/>
    <w:rsid w:val="00E66009"/>
    <w:rsid w:val="00E846C6"/>
    <w:rsid w:val="00E8591D"/>
    <w:rsid w:val="00E85E63"/>
    <w:rsid w:val="00E926CD"/>
    <w:rsid w:val="00EC71D1"/>
    <w:rsid w:val="00EC74FB"/>
    <w:rsid w:val="00ED1033"/>
    <w:rsid w:val="00ED5BA9"/>
    <w:rsid w:val="00EE308B"/>
    <w:rsid w:val="00EE37CE"/>
    <w:rsid w:val="00EE7AC0"/>
    <w:rsid w:val="00F3329F"/>
    <w:rsid w:val="00F41E31"/>
    <w:rsid w:val="00F44ABA"/>
    <w:rsid w:val="00F47426"/>
    <w:rsid w:val="00F52D7E"/>
    <w:rsid w:val="00F56881"/>
    <w:rsid w:val="00F70E2A"/>
    <w:rsid w:val="00F7512A"/>
    <w:rsid w:val="00F85F42"/>
    <w:rsid w:val="00F8701E"/>
    <w:rsid w:val="00F87135"/>
    <w:rsid w:val="00FB2A9E"/>
    <w:rsid w:val="00FD0DFA"/>
    <w:rsid w:val="00FD5B73"/>
    <w:rsid w:val="00FD72D6"/>
    <w:rsid w:val="00FE49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strokecolor="silver">
      <v:stroke color="silver"/>
      <o:colormru v:ext="edit" colors="#333,#c30,#ddd,#f8f8f8"/>
    </o:shapedefaults>
    <o:shapelayout v:ext="edit">
      <o:idmap v:ext="edit" data="1"/>
    </o:shapelayout>
  </w:shapeDefaults>
  <w:doNotEmbedSmartTags/>
  <w:decimalSymbol w:val="."/>
  <w:listSeparator w:val=","/>
  <w14:docId w14:val="6EB11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qFormat="1"/>
    <w:lsdException w:name="Colorful Grid" w:semiHidden="0" w:uiPriority="64" w:unhideWhenUsed="0" w:qFormat="1"/>
    <w:lsdException w:name="Light Shading Accent 1" w:semiHidden="0" w:uiPriority="65"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qFormat="1"/>
    <w:lsdException w:name="Medium List 2 Accent 6" w:semiHidden="0" w:uiPriority="71" w:unhideWhenUsed="0" w:qFormat="1"/>
    <w:lsdException w:name="Medium Grid 1 Accent 6" w:semiHidden="0" w:uiPriority="72" w:unhideWhenUsed="0" w:qFormat="1"/>
    <w:lsdException w:name="Medium Grid 2 Accent 6" w:semiHidden="0" w:uiPriority="73" w:unhideWhenUsed="0" w:qFormat="1"/>
    <w:lsdException w:name="Medium Grid 3 Accent 6" w:semiHidden="0" w:uiPriority="60" w:unhideWhenUsed="0" w:qFormat="1"/>
    <w:lsdException w:name="Dark List Accent 6" w:semiHidden="0" w:uiPriority="61" w:unhideWhenUsed="0"/>
    <w:lsdException w:name="Colorful Shading Accent 6" w:semiHidden="0" w:uiPriority="62"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1">
    <w:name w:val="Title1"/>
    <w:basedOn w:val="Normal"/>
    <w:rsid w:val="00824390"/>
    <w:pPr>
      <w:ind w:left="-2160"/>
    </w:pPr>
    <w:rPr>
      <w:sz w:val="28"/>
    </w:rPr>
  </w:style>
  <w:style w:type="paragraph" w:customStyle="1" w:styleId="bulletlist">
    <w:name w:val="bullet list"/>
    <w:basedOn w:val="Normal"/>
    <w:rsid w:val="00824390"/>
    <w:pPr>
      <w:numPr>
        <w:numId w:val="28"/>
      </w:numPr>
      <w:spacing w:before="60" w:after="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C97FC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styleId="BalloonText">
    <w:name w:val="Balloon Text"/>
    <w:basedOn w:val="Normal"/>
    <w:link w:val="BalloonTextChar"/>
    <w:uiPriority w:val="99"/>
    <w:semiHidden/>
    <w:unhideWhenUsed/>
    <w:rsid w:val="006C2A3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A3F"/>
    <w:rPr>
      <w:rFonts w:ascii="Lucida Grande" w:hAnsi="Lucida Grande" w:cs="Lucida Grande"/>
      <w:kern w:val="18"/>
      <w:sz w:val="18"/>
      <w:szCs w:val="18"/>
    </w:rPr>
  </w:style>
  <w:style w:type="table" w:styleId="TableGrid">
    <w:name w:val="Table Grid"/>
    <w:basedOn w:val="TableNormal"/>
    <w:uiPriority w:val="59"/>
    <w:rsid w:val="001632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umberedlist">
    <w:name w:val="Numbered list"/>
    <w:basedOn w:val="bulletlist"/>
    <w:rsid w:val="00824390"/>
    <w:pPr>
      <w:numPr>
        <w:numId w:val="23"/>
      </w:numPr>
      <w:ind w:left="0" w:firstLine="0"/>
    </w:pPr>
  </w:style>
  <w:style w:type="character" w:styleId="Hyperlink">
    <w:name w:val="Hyperlink"/>
    <w:rsid w:val="006C2A3F"/>
    <w:rPr>
      <w:color w:val="067DE9"/>
      <w:u w:val="non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basedOn w:val="Hyperlink"/>
    <w:rsid w:val="006C2A3F"/>
    <w:rPr>
      <w:color w:val="067DE9"/>
      <w:u w:val="non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character" w:styleId="CommentReference">
    <w:name w:val="annotation reference"/>
    <w:basedOn w:val="DefaultParagraphFont"/>
    <w:uiPriority w:val="99"/>
    <w:semiHidden/>
    <w:unhideWhenUsed/>
    <w:rsid w:val="000640A5"/>
    <w:rPr>
      <w:sz w:val="18"/>
      <w:szCs w:val="18"/>
    </w:rPr>
  </w:style>
  <w:style w:type="paragraph" w:styleId="CommentText">
    <w:name w:val="annotation text"/>
    <w:basedOn w:val="Normal"/>
    <w:link w:val="CommentTextChar"/>
    <w:uiPriority w:val="99"/>
    <w:semiHidden/>
    <w:unhideWhenUsed/>
    <w:rsid w:val="000640A5"/>
    <w:pPr>
      <w:spacing w:line="240" w:lineRule="auto"/>
    </w:pPr>
    <w:rPr>
      <w:sz w:val="24"/>
      <w:szCs w:val="24"/>
    </w:rPr>
  </w:style>
  <w:style w:type="character" w:customStyle="1" w:styleId="CommentTextChar">
    <w:name w:val="Comment Text Char"/>
    <w:basedOn w:val="DefaultParagraphFont"/>
    <w:link w:val="CommentText"/>
    <w:uiPriority w:val="99"/>
    <w:semiHidden/>
    <w:rsid w:val="000640A5"/>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0640A5"/>
    <w:rPr>
      <w:b/>
      <w:bCs/>
      <w:sz w:val="20"/>
      <w:szCs w:val="20"/>
    </w:rPr>
  </w:style>
  <w:style w:type="character" w:customStyle="1" w:styleId="CommentSubjectChar">
    <w:name w:val="Comment Subject Char"/>
    <w:basedOn w:val="CommentTextChar"/>
    <w:link w:val="CommentSubject"/>
    <w:uiPriority w:val="99"/>
    <w:semiHidden/>
    <w:rsid w:val="000640A5"/>
    <w:rPr>
      <w:rFonts w:ascii="Verdana" w:hAnsi="Verdana"/>
      <w:b/>
      <w:bCs/>
      <w:kern w:val="18"/>
      <w:sz w:val="24"/>
      <w:szCs w:val="24"/>
    </w:rPr>
  </w:style>
  <w:style w:type="character" w:customStyle="1" w:styleId="Heading1Char">
    <w:name w:val="Heading 1 Char"/>
    <w:basedOn w:val="DefaultParagraphFont"/>
    <w:link w:val="Heading1"/>
    <w:rsid w:val="008A1034"/>
    <w:rPr>
      <w:rFonts w:ascii="Verdana" w:hAnsi="Verdana"/>
      <w:b/>
      <w:kern w:val="14"/>
      <w:sz w:val="19"/>
    </w:rPr>
  </w:style>
  <w:style w:type="paragraph" w:customStyle="1" w:styleId="Table-SIGCHI">
    <w:name w:val="Table - SIGCHI"/>
    <w:basedOn w:val="Normal"/>
    <w:autoRedefine/>
    <w:qFormat/>
    <w:rsid w:val="00AA4DD5"/>
    <w:pPr>
      <w:spacing w:after="60" w:line="0" w:lineRule="atLeast"/>
      <w:jc w:val="center"/>
    </w:pPr>
  </w:style>
  <w:style w:type="paragraph" w:styleId="ListParagraph">
    <w:name w:val="List Paragraph"/>
    <w:basedOn w:val="Normal"/>
    <w:uiPriority w:val="72"/>
    <w:qFormat/>
    <w:rsid w:val="00C54E9E"/>
    <w:pPr>
      <w:ind w:left="720"/>
      <w:contextualSpacing/>
    </w:pPr>
  </w:style>
  <w:style w:type="paragraph" w:styleId="NormalWeb">
    <w:name w:val="Normal (Web)"/>
    <w:basedOn w:val="Normal"/>
    <w:uiPriority w:val="99"/>
    <w:unhideWhenUsed/>
    <w:rsid w:val="00620BAF"/>
    <w:pPr>
      <w:spacing w:before="100" w:beforeAutospacing="1" w:after="100" w:afterAutospacing="1" w:line="240" w:lineRule="auto"/>
    </w:pPr>
    <w:rPr>
      <w:rFonts w:ascii="Times" w:hAnsi="Times"/>
      <w:kern w:val="0"/>
      <w:sz w:val="20"/>
    </w:rPr>
  </w:style>
  <w:style w:type="character" w:customStyle="1" w:styleId="apple-converted-space">
    <w:name w:val="apple-converted-space"/>
    <w:basedOn w:val="DefaultParagraphFont"/>
    <w:rsid w:val="00CA06D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nhideWhenUsed="0" w:qFormat="1"/>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qFormat="1"/>
    <w:lsdException w:name="Colorful Grid" w:semiHidden="0" w:uiPriority="64" w:unhideWhenUsed="0" w:qFormat="1"/>
    <w:lsdException w:name="Light Shading Accent 1" w:semiHidden="0" w:uiPriority="65"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qFormat="1"/>
    <w:lsdException w:name="Medium List 2 Accent 6" w:semiHidden="0" w:uiPriority="71" w:unhideWhenUsed="0" w:qFormat="1"/>
    <w:lsdException w:name="Medium Grid 1 Accent 6" w:semiHidden="0" w:uiPriority="72" w:unhideWhenUsed="0" w:qFormat="1"/>
    <w:lsdException w:name="Medium Grid 2 Accent 6" w:semiHidden="0" w:uiPriority="73" w:unhideWhenUsed="0" w:qFormat="1"/>
    <w:lsdException w:name="Medium Grid 3 Accent 6" w:semiHidden="0" w:uiPriority="60" w:unhideWhenUsed="0" w:qFormat="1"/>
    <w:lsdException w:name="Dark List Accent 6" w:semiHidden="0" w:uiPriority="61" w:unhideWhenUsed="0"/>
    <w:lsdException w:name="Colorful Shading Accent 6" w:semiHidden="0" w:uiPriority="62" w:unhideWhenUsed="0"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4FE9"/>
    <w:pPr>
      <w:spacing w:after="240" w:line="240" w:lineRule="atLeast"/>
    </w:pPr>
    <w:rPr>
      <w:rFonts w:ascii="Verdana" w:hAnsi="Verdana"/>
      <w:kern w:val="18"/>
      <w:sz w:val="17"/>
    </w:rPr>
  </w:style>
  <w:style w:type="paragraph" w:styleId="Heading1">
    <w:name w:val="heading 1"/>
    <w:basedOn w:val="Normal"/>
    <w:next w:val="Normal"/>
    <w:link w:val="Heading1Char"/>
    <w:qFormat/>
    <w:rsid w:val="00824390"/>
    <w:pPr>
      <w:keepNext/>
      <w:tabs>
        <w:tab w:val="left" w:pos="1800"/>
        <w:tab w:val="left" w:pos="2160"/>
      </w:tabs>
      <w:spacing w:after="0"/>
      <w:outlineLvl w:val="0"/>
    </w:pPr>
    <w:rPr>
      <w:b/>
      <w:kern w:val="14"/>
      <w:sz w:val="19"/>
    </w:rPr>
  </w:style>
  <w:style w:type="paragraph" w:styleId="Heading2">
    <w:name w:val="heading 2"/>
    <w:basedOn w:val="Normal"/>
    <w:next w:val="Normal"/>
    <w:qFormat/>
    <w:rsid w:val="00824390"/>
    <w:pPr>
      <w:keepNext/>
      <w:spacing w:after="0"/>
      <w:outlineLvl w:val="1"/>
    </w:pPr>
    <w:rPr>
      <w:i/>
    </w:rPr>
  </w:style>
  <w:style w:type="paragraph" w:styleId="Heading3">
    <w:name w:val="heading 3"/>
    <w:basedOn w:val="Normal"/>
    <w:next w:val="Normal"/>
    <w:qFormat/>
    <w:rsid w:val="00824390"/>
    <w:pPr>
      <w:keepNext/>
      <w:widowControl w:val="0"/>
      <w:spacing w:after="0"/>
      <w:outlineLvl w:val="2"/>
    </w:pPr>
    <w:rPr>
      <w:smallCaps/>
    </w:rPr>
  </w:style>
  <w:style w:type="paragraph" w:styleId="Heading4">
    <w:name w:val="heading 4"/>
    <w:basedOn w:val="Normal"/>
    <w:next w:val="Normal"/>
    <w:qFormat/>
    <w:rsid w:val="00824390"/>
    <w:pPr>
      <w:keepNext/>
      <w:spacing w:after="0" w:line="180" w:lineRule="atLeast"/>
      <w:outlineLvl w:val="3"/>
    </w:pPr>
    <w:rPr>
      <w:rFonts w:eastAsia="Times"/>
      <w:bCs/>
      <w:kern w:val="14"/>
      <w:sz w:val="15"/>
      <w:lang w:eastAsia="zh-CN"/>
    </w:rPr>
  </w:style>
  <w:style w:type="paragraph" w:styleId="Heading5">
    <w:name w:val="heading 5"/>
    <w:basedOn w:val="Normal"/>
    <w:next w:val="Normal"/>
    <w:qFormat/>
    <w:rsid w:val="00824390"/>
    <w:pPr>
      <w:spacing w:before="240" w:after="60"/>
      <w:outlineLvl w:val="4"/>
    </w:pPr>
    <w:rPr>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24390"/>
    <w:pPr>
      <w:tabs>
        <w:tab w:val="left" w:pos="0"/>
        <w:tab w:val="right" w:pos="10080"/>
      </w:tabs>
      <w:spacing w:after="0"/>
      <w:ind w:left="-2160"/>
    </w:pPr>
    <w:rPr>
      <w:sz w:val="16"/>
    </w:rPr>
  </w:style>
  <w:style w:type="character" w:styleId="PageNumber">
    <w:name w:val="page number"/>
    <w:rsid w:val="00824390"/>
    <w:rPr>
      <w:sz w:val="14"/>
    </w:rPr>
  </w:style>
  <w:style w:type="paragraph" w:customStyle="1" w:styleId="Title1">
    <w:name w:val="Title1"/>
    <w:basedOn w:val="Normal"/>
    <w:rsid w:val="00824390"/>
    <w:pPr>
      <w:ind w:left="-2160"/>
    </w:pPr>
    <w:rPr>
      <w:sz w:val="28"/>
    </w:rPr>
  </w:style>
  <w:style w:type="paragraph" w:customStyle="1" w:styleId="bulletlist">
    <w:name w:val="bullet list"/>
    <w:basedOn w:val="Normal"/>
    <w:rsid w:val="00824390"/>
    <w:pPr>
      <w:numPr>
        <w:numId w:val="28"/>
      </w:numPr>
      <w:spacing w:before="60" w:after="0"/>
    </w:pPr>
  </w:style>
  <w:style w:type="paragraph" w:styleId="Footer">
    <w:name w:val="footer"/>
    <w:basedOn w:val="Normal"/>
    <w:rsid w:val="00824390"/>
    <w:pPr>
      <w:tabs>
        <w:tab w:val="center" w:pos="4320"/>
        <w:tab w:val="right" w:pos="10080"/>
      </w:tabs>
      <w:spacing w:after="0"/>
    </w:pPr>
    <w:rPr>
      <w:sz w:val="16"/>
    </w:rPr>
  </w:style>
  <w:style w:type="paragraph" w:customStyle="1" w:styleId="References">
    <w:name w:val="References"/>
    <w:basedOn w:val="Normal"/>
    <w:rsid w:val="00C97FC0"/>
    <w:pPr>
      <w:numPr>
        <w:numId w:val="24"/>
      </w:numPr>
      <w:spacing w:after="80" w:line="240" w:lineRule="auto"/>
    </w:pPr>
    <w:rPr>
      <w:kern w:val="0"/>
    </w:rPr>
  </w:style>
  <w:style w:type="paragraph" w:customStyle="1" w:styleId="CoverTitle">
    <w:name w:val="Cover Title"/>
    <w:basedOn w:val="Normal"/>
    <w:rsid w:val="00824390"/>
    <w:pPr>
      <w:pBdr>
        <w:top w:val="single" w:sz="24" w:space="1" w:color="auto"/>
      </w:pBdr>
      <w:tabs>
        <w:tab w:val="left" w:pos="5040"/>
      </w:tabs>
      <w:spacing w:after="120" w:line="480" w:lineRule="exact"/>
      <w:ind w:left="2160"/>
    </w:pPr>
    <w:rPr>
      <w:rFonts w:ascii="Helvetica" w:eastAsia="Times" w:hAnsi="Helvetica"/>
      <w:b/>
      <w:spacing w:val="-20"/>
      <w:kern w:val="0"/>
      <w:sz w:val="48"/>
      <w:lang w:eastAsia="zh-CN"/>
    </w:rPr>
  </w:style>
  <w:style w:type="paragraph" w:customStyle="1" w:styleId="CoverText">
    <w:name w:val="Cover Text"/>
    <w:basedOn w:val="Normal"/>
    <w:rsid w:val="00824390"/>
    <w:pPr>
      <w:spacing w:after="0" w:line="240" w:lineRule="auto"/>
      <w:ind w:left="2160"/>
    </w:pPr>
    <w:rPr>
      <w:rFonts w:ascii="Arial" w:eastAsia="Times" w:hAnsi="Arial"/>
      <w:kern w:val="0"/>
      <w:lang w:eastAsia="zh-CN"/>
    </w:rPr>
  </w:style>
  <w:style w:type="character" w:styleId="FootnoteReference">
    <w:name w:val="footnote reference"/>
    <w:rsid w:val="00824390"/>
    <w:rPr>
      <w:vertAlign w:val="superscript"/>
    </w:rPr>
  </w:style>
  <w:style w:type="paragraph" w:styleId="FootnoteText">
    <w:name w:val="footnote text"/>
    <w:basedOn w:val="Normal"/>
    <w:rsid w:val="00824390"/>
    <w:pPr>
      <w:spacing w:after="120" w:line="240" w:lineRule="auto"/>
      <w:ind w:hanging="144"/>
      <w:jc w:val="both"/>
    </w:pPr>
    <w:rPr>
      <w:kern w:val="0"/>
      <w:sz w:val="15"/>
    </w:rPr>
  </w:style>
  <w:style w:type="paragraph" w:customStyle="1" w:styleId="Affiliations">
    <w:name w:val="Affiliations"/>
    <w:basedOn w:val="Normal"/>
    <w:rsid w:val="00824390"/>
    <w:pPr>
      <w:spacing w:after="120" w:line="240" w:lineRule="auto"/>
      <w:jc w:val="both"/>
    </w:pPr>
    <w:rPr>
      <w:color w:val="808080"/>
      <w:kern w:val="0"/>
      <w:sz w:val="24"/>
    </w:rPr>
  </w:style>
  <w:style w:type="paragraph" w:styleId="Caption">
    <w:name w:val="caption"/>
    <w:basedOn w:val="Normal"/>
    <w:next w:val="Normal"/>
    <w:qFormat/>
    <w:rsid w:val="00824390"/>
    <w:pPr>
      <w:spacing w:before="120" w:after="120" w:line="200" w:lineRule="exact"/>
    </w:pPr>
    <w:rPr>
      <w:sz w:val="15"/>
    </w:rPr>
  </w:style>
  <w:style w:type="paragraph" w:customStyle="1" w:styleId="Bullet">
    <w:name w:val="Bullet"/>
    <w:basedOn w:val="Normal"/>
    <w:rsid w:val="00824390"/>
    <w:pPr>
      <w:spacing w:after="120" w:line="240" w:lineRule="auto"/>
      <w:ind w:left="144" w:hanging="144"/>
      <w:jc w:val="both"/>
    </w:pPr>
    <w:rPr>
      <w:color w:val="808080"/>
      <w:kern w:val="0"/>
    </w:rPr>
  </w:style>
  <w:style w:type="paragraph" w:customStyle="1" w:styleId="FigureCaption">
    <w:name w:val="Figure Caption"/>
    <w:basedOn w:val="Normal"/>
    <w:rsid w:val="00824390"/>
    <w:pPr>
      <w:overflowPunct w:val="0"/>
      <w:autoSpaceDE w:val="0"/>
      <w:autoSpaceDN w:val="0"/>
      <w:adjustRightInd w:val="0"/>
      <w:spacing w:after="120" w:line="240" w:lineRule="auto"/>
      <w:jc w:val="both"/>
      <w:textAlignment w:val="baseline"/>
    </w:pPr>
    <w:rPr>
      <w:color w:val="808080"/>
      <w:kern w:val="0"/>
      <w:sz w:val="18"/>
    </w:rPr>
  </w:style>
  <w:style w:type="paragraph" w:styleId="BalloonText">
    <w:name w:val="Balloon Text"/>
    <w:basedOn w:val="Normal"/>
    <w:link w:val="BalloonTextChar"/>
    <w:uiPriority w:val="99"/>
    <w:semiHidden/>
    <w:unhideWhenUsed/>
    <w:rsid w:val="006C2A3F"/>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2A3F"/>
    <w:rPr>
      <w:rFonts w:ascii="Lucida Grande" w:hAnsi="Lucida Grande" w:cs="Lucida Grande"/>
      <w:kern w:val="18"/>
      <w:sz w:val="18"/>
      <w:szCs w:val="18"/>
    </w:rPr>
  </w:style>
  <w:style w:type="table" w:styleId="TableGrid">
    <w:name w:val="Table Grid"/>
    <w:basedOn w:val="TableNormal"/>
    <w:uiPriority w:val="59"/>
    <w:rsid w:val="001632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umberedlist">
    <w:name w:val="Numbered list"/>
    <w:basedOn w:val="bulletlist"/>
    <w:rsid w:val="00824390"/>
    <w:pPr>
      <w:numPr>
        <w:numId w:val="23"/>
      </w:numPr>
      <w:ind w:left="0" w:firstLine="0"/>
    </w:pPr>
  </w:style>
  <w:style w:type="character" w:styleId="Hyperlink">
    <w:name w:val="Hyperlink"/>
    <w:rsid w:val="006C2A3F"/>
    <w:rPr>
      <w:color w:val="067DE9"/>
      <w:u w:val="none"/>
    </w:rPr>
  </w:style>
  <w:style w:type="paragraph" w:customStyle="1" w:styleId="authorAddress">
    <w:name w:val="authorAddress"/>
    <w:basedOn w:val="Normal"/>
    <w:rsid w:val="00824390"/>
    <w:pPr>
      <w:spacing w:after="0"/>
    </w:pPr>
    <w:rPr>
      <w:sz w:val="15"/>
    </w:rPr>
  </w:style>
  <w:style w:type="paragraph" w:customStyle="1" w:styleId="authorName">
    <w:name w:val="authorName"/>
    <w:basedOn w:val="Heading5"/>
    <w:rsid w:val="00824390"/>
    <w:pPr>
      <w:keepNext/>
      <w:spacing w:before="0" w:after="0"/>
    </w:pPr>
    <w:rPr>
      <w:b/>
      <w:sz w:val="15"/>
    </w:rPr>
  </w:style>
  <w:style w:type="paragraph" w:styleId="DocumentMap">
    <w:name w:val="Document Map"/>
    <w:basedOn w:val="Normal"/>
    <w:rsid w:val="00824390"/>
    <w:pPr>
      <w:shd w:val="clear" w:color="auto" w:fill="000080"/>
      <w:spacing w:after="0"/>
    </w:pPr>
    <w:rPr>
      <w:rFonts w:ascii="Geneva" w:hAnsi="Geneva"/>
    </w:rPr>
  </w:style>
  <w:style w:type="character" w:styleId="FollowedHyperlink">
    <w:name w:val="FollowedHyperlink"/>
    <w:basedOn w:val="Hyperlink"/>
    <w:rsid w:val="006C2A3F"/>
    <w:rPr>
      <w:color w:val="067DE9"/>
      <w:u w:val="none"/>
    </w:rPr>
  </w:style>
  <w:style w:type="paragraph" w:customStyle="1" w:styleId="cell">
    <w:name w:val="cell"/>
    <w:basedOn w:val="Normal"/>
    <w:rsid w:val="00B62907"/>
    <w:pPr>
      <w:keepNext/>
      <w:keepLines/>
      <w:spacing w:after="120" w:line="240" w:lineRule="auto"/>
      <w:jc w:val="center"/>
    </w:pPr>
    <w:rPr>
      <w:rFonts w:ascii="Times New Roman" w:hAnsi="Times New Roman"/>
      <w:b/>
      <w:kern w:val="0"/>
      <w:sz w:val="20"/>
    </w:rPr>
  </w:style>
  <w:style w:type="character" w:styleId="CommentReference">
    <w:name w:val="annotation reference"/>
    <w:basedOn w:val="DefaultParagraphFont"/>
    <w:uiPriority w:val="99"/>
    <w:semiHidden/>
    <w:unhideWhenUsed/>
    <w:rsid w:val="000640A5"/>
    <w:rPr>
      <w:sz w:val="18"/>
      <w:szCs w:val="18"/>
    </w:rPr>
  </w:style>
  <w:style w:type="paragraph" w:styleId="CommentText">
    <w:name w:val="annotation text"/>
    <w:basedOn w:val="Normal"/>
    <w:link w:val="CommentTextChar"/>
    <w:uiPriority w:val="99"/>
    <w:semiHidden/>
    <w:unhideWhenUsed/>
    <w:rsid w:val="000640A5"/>
    <w:pPr>
      <w:spacing w:line="240" w:lineRule="auto"/>
    </w:pPr>
    <w:rPr>
      <w:sz w:val="24"/>
      <w:szCs w:val="24"/>
    </w:rPr>
  </w:style>
  <w:style w:type="character" w:customStyle="1" w:styleId="CommentTextChar">
    <w:name w:val="Comment Text Char"/>
    <w:basedOn w:val="DefaultParagraphFont"/>
    <w:link w:val="CommentText"/>
    <w:uiPriority w:val="99"/>
    <w:semiHidden/>
    <w:rsid w:val="000640A5"/>
    <w:rPr>
      <w:rFonts w:ascii="Verdana" w:hAnsi="Verdana"/>
      <w:kern w:val="18"/>
      <w:sz w:val="24"/>
      <w:szCs w:val="24"/>
    </w:rPr>
  </w:style>
  <w:style w:type="paragraph" w:styleId="CommentSubject">
    <w:name w:val="annotation subject"/>
    <w:basedOn w:val="CommentText"/>
    <w:next w:val="CommentText"/>
    <w:link w:val="CommentSubjectChar"/>
    <w:uiPriority w:val="99"/>
    <w:semiHidden/>
    <w:unhideWhenUsed/>
    <w:rsid w:val="000640A5"/>
    <w:rPr>
      <w:b/>
      <w:bCs/>
      <w:sz w:val="20"/>
      <w:szCs w:val="20"/>
    </w:rPr>
  </w:style>
  <w:style w:type="character" w:customStyle="1" w:styleId="CommentSubjectChar">
    <w:name w:val="Comment Subject Char"/>
    <w:basedOn w:val="CommentTextChar"/>
    <w:link w:val="CommentSubject"/>
    <w:uiPriority w:val="99"/>
    <w:semiHidden/>
    <w:rsid w:val="000640A5"/>
    <w:rPr>
      <w:rFonts w:ascii="Verdana" w:hAnsi="Verdana"/>
      <w:b/>
      <w:bCs/>
      <w:kern w:val="18"/>
      <w:sz w:val="24"/>
      <w:szCs w:val="24"/>
    </w:rPr>
  </w:style>
  <w:style w:type="character" w:customStyle="1" w:styleId="Heading1Char">
    <w:name w:val="Heading 1 Char"/>
    <w:basedOn w:val="DefaultParagraphFont"/>
    <w:link w:val="Heading1"/>
    <w:rsid w:val="008A1034"/>
    <w:rPr>
      <w:rFonts w:ascii="Verdana" w:hAnsi="Verdana"/>
      <w:b/>
      <w:kern w:val="14"/>
      <w:sz w:val="19"/>
    </w:rPr>
  </w:style>
  <w:style w:type="paragraph" w:customStyle="1" w:styleId="Table-SIGCHI">
    <w:name w:val="Table - SIGCHI"/>
    <w:basedOn w:val="Normal"/>
    <w:autoRedefine/>
    <w:qFormat/>
    <w:rsid w:val="00AA4DD5"/>
    <w:pPr>
      <w:spacing w:after="60" w:line="0" w:lineRule="atLeast"/>
      <w:jc w:val="center"/>
    </w:pPr>
  </w:style>
  <w:style w:type="paragraph" w:styleId="ListParagraph">
    <w:name w:val="List Paragraph"/>
    <w:basedOn w:val="Normal"/>
    <w:uiPriority w:val="72"/>
    <w:qFormat/>
    <w:rsid w:val="00C54E9E"/>
    <w:pPr>
      <w:ind w:left="720"/>
      <w:contextualSpacing/>
    </w:pPr>
  </w:style>
  <w:style w:type="paragraph" w:styleId="NormalWeb">
    <w:name w:val="Normal (Web)"/>
    <w:basedOn w:val="Normal"/>
    <w:uiPriority w:val="99"/>
    <w:unhideWhenUsed/>
    <w:rsid w:val="00620BAF"/>
    <w:pPr>
      <w:spacing w:before="100" w:beforeAutospacing="1" w:after="100" w:afterAutospacing="1" w:line="240" w:lineRule="auto"/>
    </w:pPr>
    <w:rPr>
      <w:rFonts w:ascii="Times" w:hAnsi="Times"/>
      <w:kern w:val="0"/>
      <w:sz w:val="20"/>
    </w:rPr>
  </w:style>
  <w:style w:type="character" w:customStyle="1" w:styleId="apple-converted-space">
    <w:name w:val="apple-converted-space"/>
    <w:basedOn w:val="DefaultParagraphFont"/>
    <w:rsid w:val="00CA06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303641">
      <w:bodyDiv w:val="1"/>
      <w:marLeft w:val="0"/>
      <w:marRight w:val="0"/>
      <w:marTop w:val="0"/>
      <w:marBottom w:val="0"/>
      <w:divBdr>
        <w:top w:val="none" w:sz="0" w:space="0" w:color="auto"/>
        <w:left w:val="none" w:sz="0" w:space="0" w:color="auto"/>
        <w:bottom w:val="none" w:sz="0" w:space="0" w:color="auto"/>
        <w:right w:val="none" w:sz="0" w:space="0" w:color="auto"/>
      </w:divBdr>
    </w:div>
    <w:div w:id="694428990">
      <w:bodyDiv w:val="1"/>
      <w:marLeft w:val="0"/>
      <w:marRight w:val="0"/>
      <w:marTop w:val="0"/>
      <w:marBottom w:val="0"/>
      <w:divBdr>
        <w:top w:val="none" w:sz="0" w:space="0" w:color="auto"/>
        <w:left w:val="none" w:sz="0" w:space="0" w:color="auto"/>
        <w:bottom w:val="none" w:sz="0" w:space="0" w:color="auto"/>
        <w:right w:val="none" w:sz="0" w:space="0" w:color="auto"/>
      </w:divBdr>
    </w:div>
    <w:div w:id="789861722">
      <w:bodyDiv w:val="1"/>
      <w:marLeft w:val="0"/>
      <w:marRight w:val="0"/>
      <w:marTop w:val="0"/>
      <w:marBottom w:val="0"/>
      <w:divBdr>
        <w:top w:val="none" w:sz="0" w:space="0" w:color="auto"/>
        <w:left w:val="none" w:sz="0" w:space="0" w:color="auto"/>
        <w:bottom w:val="none" w:sz="0" w:space="0" w:color="auto"/>
        <w:right w:val="none" w:sz="0" w:space="0" w:color="auto"/>
      </w:divBdr>
    </w:div>
    <w:div w:id="860709019">
      <w:bodyDiv w:val="1"/>
      <w:marLeft w:val="0"/>
      <w:marRight w:val="0"/>
      <w:marTop w:val="0"/>
      <w:marBottom w:val="0"/>
      <w:divBdr>
        <w:top w:val="none" w:sz="0" w:space="0" w:color="auto"/>
        <w:left w:val="none" w:sz="0" w:space="0" w:color="auto"/>
        <w:bottom w:val="none" w:sz="0" w:space="0" w:color="auto"/>
        <w:right w:val="none" w:sz="0" w:space="0" w:color="auto"/>
      </w:divBdr>
    </w:div>
    <w:div w:id="866258729">
      <w:bodyDiv w:val="1"/>
      <w:marLeft w:val="0"/>
      <w:marRight w:val="0"/>
      <w:marTop w:val="0"/>
      <w:marBottom w:val="0"/>
      <w:divBdr>
        <w:top w:val="none" w:sz="0" w:space="0" w:color="auto"/>
        <w:left w:val="none" w:sz="0" w:space="0" w:color="auto"/>
        <w:bottom w:val="none" w:sz="0" w:space="0" w:color="auto"/>
        <w:right w:val="none" w:sz="0" w:space="0" w:color="auto"/>
      </w:divBdr>
    </w:div>
    <w:div w:id="983194764">
      <w:bodyDiv w:val="1"/>
      <w:marLeft w:val="0"/>
      <w:marRight w:val="0"/>
      <w:marTop w:val="0"/>
      <w:marBottom w:val="0"/>
      <w:divBdr>
        <w:top w:val="none" w:sz="0" w:space="0" w:color="auto"/>
        <w:left w:val="none" w:sz="0" w:space="0" w:color="auto"/>
        <w:bottom w:val="none" w:sz="0" w:space="0" w:color="auto"/>
        <w:right w:val="none" w:sz="0" w:space="0" w:color="auto"/>
      </w:divBdr>
    </w:div>
    <w:div w:id="1031229054">
      <w:bodyDiv w:val="1"/>
      <w:marLeft w:val="0"/>
      <w:marRight w:val="0"/>
      <w:marTop w:val="0"/>
      <w:marBottom w:val="0"/>
      <w:divBdr>
        <w:top w:val="none" w:sz="0" w:space="0" w:color="auto"/>
        <w:left w:val="none" w:sz="0" w:space="0" w:color="auto"/>
        <w:bottom w:val="none" w:sz="0" w:space="0" w:color="auto"/>
        <w:right w:val="none" w:sz="0" w:space="0" w:color="auto"/>
      </w:divBdr>
    </w:div>
    <w:div w:id="1148474126">
      <w:bodyDiv w:val="1"/>
      <w:marLeft w:val="0"/>
      <w:marRight w:val="0"/>
      <w:marTop w:val="0"/>
      <w:marBottom w:val="0"/>
      <w:divBdr>
        <w:top w:val="none" w:sz="0" w:space="0" w:color="auto"/>
        <w:left w:val="none" w:sz="0" w:space="0" w:color="auto"/>
        <w:bottom w:val="none" w:sz="0" w:space="0" w:color="auto"/>
        <w:right w:val="none" w:sz="0" w:space="0" w:color="auto"/>
      </w:divBdr>
    </w:div>
    <w:div w:id="1449933869">
      <w:bodyDiv w:val="1"/>
      <w:marLeft w:val="0"/>
      <w:marRight w:val="0"/>
      <w:marTop w:val="0"/>
      <w:marBottom w:val="0"/>
      <w:divBdr>
        <w:top w:val="none" w:sz="0" w:space="0" w:color="auto"/>
        <w:left w:val="none" w:sz="0" w:space="0" w:color="auto"/>
        <w:bottom w:val="none" w:sz="0" w:space="0" w:color="auto"/>
        <w:right w:val="none" w:sz="0" w:space="0" w:color="auto"/>
      </w:divBdr>
    </w:div>
    <w:div w:id="1521579394">
      <w:bodyDiv w:val="1"/>
      <w:marLeft w:val="0"/>
      <w:marRight w:val="0"/>
      <w:marTop w:val="0"/>
      <w:marBottom w:val="0"/>
      <w:divBdr>
        <w:top w:val="none" w:sz="0" w:space="0" w:color="auto"/>
        <w:left w:val="none" w:sz="0" w:space="0" w:color="auto"/>
        <w:bottom w:val="none" w:sz="0" w:space="0" w:color="auto"/>
        <w:right w:val="none" w:sz="0" w:space="0" w:color="auto"/>
      </w:divBdr>
    </w:div>
    <w:div w:id="1847742849">
      <w:bodyDiv w:val="1"/>
      <w:marLeft w:val="0"/>
      <w:marRight w:val="0"/>
      <w:marTop w:val="0"/>
      <w:marBottom w:val="0"/>
      <w:divBdr>
        <w:top w:val="none" w:sz="0" w:space="0" w:color="auto"/>
        <w:left w:val="none" w:sz="0" w:space="0" w:color="auto"/>
        <w:bottom w:val="none" w:sz="0" w:space="0" w:color="auto"/>
        <w:right w:val="none" w:sz="0" w:space="0" w:color="auto"/>
      </w:divBdr>
    </w:div>
    <w:div w:id="1861779202">
      <w:bodyDiv w:val="1"/>
      <w:marLeft w:val="0"/>
      <w:marRight w:val="0"/>
      <w:marTop w:val="0"/>
      <w:marBottom w:val="0"/>
      <w:divBdr>
        <w:top w:val="none" w:sz="0" w:space="0" w:color="auto"/>
        <w:left w:val="none" w:sz="0" w:space="0" w:color="auto"/>
        <w:bottom w:val="none" w:sz="0" w:space="0" w:color="auto"/>
        <w:right w:val="none" w:sz="0" w:space="0" w:color="auto"/>
      </w:divBdr>
    </w:div>
    <w:div w:id="2083022630">
      <w:bodyDiv w:val="1"/>
      <w:marLeft w:val="0"/>
      <w:marRight w:val="0"/>
      <w:marTop w:val="0"/>
      <w:marBottom w:val="0"/>
      <w:divBdr>
        <w:top w:val="none" w:sz="0" w:space="0" w:color="auto"/>
        <w:left w:val="none" w:sz="0" w:space="0" w:color="auto"/>
        <w:bottom w:val="none" w:sz="0" w:space="0" w:color="auto"/>
        <w:right w:val="none" w:sz="0" w:space="0" w:color="auto"/>
      </w:divBdr>
    </w:div>
    <w:div w:id="209095827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9B09202-6F90-B04F-89C0-1C9D85778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665</Words>
  <Characters>26596</Characters>
  <Application>Microsoft Macintosh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Background</vt:lpstr>
    </vt:vector>
  </TitlesOfParts>
  <Company>Autodesk, Inc.</Company>
  <LinksUpToDate>false</LinksUpToDate>
  <CharactersWithSpaces>31199</CharactersWithSpaces>
  <SharedDoc>false</SharedDoc>
  <HLinks>
    <vt:vector size="30" baseType="variant">
      <vt:variant>
        <vt:i4>3080250</vt:i4>
      </vt:variant>
      <vt:variant>
        <vt:i4>18</vt:i4>
      </vt:variant>
      <vt:variant>
        <vt:i4>0</vt:i4>
      </vt:variant>
      <vt:variant>
        <vt:i4>5</vt:i4>
      </vt:variant>
      <vt:variant>
        <vt:lpwstr>http://www.acm.org/class/how_to_use.html</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6029413</vt:i4>
      </vt:variant>
      <vt:variant>
        <vt:i4>3</vt:i4>
      </vt:variant>
      <vt:variant>
        <vt:i4>0</vt:i4>
      </vt:variant>
      <vt:variant>
        <vt:i4>5</vt:i4>
      </vt:variant>
      <vt:variant>
        <vt:lpwstr>http://www.sheridanprinting.com/info.html</vt:lpwstr>
      </vt:variant>
      <vt:variant>
        <vt:lpwstr/>
      </vt:variant>
      <vt:variant>
        <vt:i4>5898367</vt:i4>
      </vt:variant>
      <vt:variant>
        <vt:i4>0</vt:i4>
      </vt:variant>
      <vt:variant>
        <vt:i4>0</vt:i4>
      </vt:variant>
      <vt:variant>
        <vt:i4>5</vt:i4>
      </vt:variant>
      <vt:variant>
        <vt:lpwstr>http://dl.acm.org/ccs.cfm</vt:lpwstr>
      </vt:variant>
      <vt:variant>
        <vt:lpwstr/>
      </vt:variant>
      <vt:variant>
        <vt:i4>4718604</vt:i4>
      </vt:variant>
      <vt:variant>
        <vt:i4>11489</vt:i4>
      </vt:variant>
      <vt:variant>
        <vt:i4>1026</vt:i4>
      </vt:variant>
      <vt:variant>
        <vt:i4>1</vt:i4>
      </vt:variant>
      <vt:variant>
        <vt:lpwstr>two-cat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ckground</dc:title>
  <dc:subject/>
  <dc:creator>Libby Hemphill</dc:creator>
  <cp:keywords/>
  <cp:lastModifiedBy>Michaelanne</cp:lastModifiedBy>
  <cp:revision>2</cp:revision>
  <cp:lastPrinted>2015-02-13T17:05:00Z</cp:lastPrinted>
  <dcterms:created xsi:type="dcterms:W3CDTF">2018-01-18T17:51:00Z</dcterms:created>
  <dcterms:modified xsi:type="dcterms:W3CDTF">2018-01-1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anne.dye@gmail.com@www.mendeley.com</vt:lpwstr>
  </property>
  <property fmtid="{D5CDD505-2E9C-101B-9397-08002B2CF9AE}" pid="4" name="Mendeley Citation Style_1">
    <vt:lpwstr>http://www.zotero.org/styles/acm-sigchi-proceedings</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 (2016)</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